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2748773E"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A55E27" w:rsidRPr="00440D99">
        <w:rPr>
          <w:sz w:val="28"/>
          <w:szCs w:val="28"/>
        </w:rPr>
        <w:t>cr</w:t>
      </w:r>
      <w:r w:rsidR="00A55E27">
        <w:rPr>
          <w:sz w:val="28"/>
          <w:szCs w:val="28"/>
        </w:rPr>
        <w:t>eosote bush (</w:t>
      </w:r>
      <w:r w:rsidR="00A55E27" w:rsidRPr="00265354">
        <w:rPr>
          <w:i/>
          <w:sz w:val="28"/>
          <w:szCs w:val="28"/>
        </w:rPr>
        <w:t>Larrea tridentata</w:t>
      </w:r>
      <w:r w:rsidR="00A55E27">
        <w:rPr>
          <w:sz w:val="28"/>
          <w:szCs w:val="28"/>
        </w:rPr>
        <w:t xml:space="preserve">) </w:t>
      </w:r>
      <w:r w:rsidR="00265354">
        <w:rPr>
          <w:sz w:val="28"/>
          <w:szCs w:val="28"/>
        </w:rPr>
        <w:t>and desert dandelion (</w:t>
      </w:r>
      <w:r w:rsidR="00265354" w:rsidRPr="00C35975">
        <w:rPr>
          <w:i/>
          <w:sz w:val="28"/>
          <w:szCs w:val="28"/>
        </w:rPr>
        <w:t>Malacothrix glabrata</w:t>
      </w:r>
      <w:r w:rsidR="00265354">
        <w:rPr>
          <w:sz w:val="28"/>
          <w:szCs w:val="28"/>
        </w:rPr>
        <w:t xml:space="preserve">). </w:t>
      </w:r>
    </w:p>
    <w:p w14:paraId="1D265608" w14:textId="3504B209" w:rsidR="0032252D" w:rsidRDefault="00A55E27" w:rsidP="00A55E27">
      <w:pPr>
        <w:rPr>
          <w:sz w:val="28"/>
          <w:szCs w:val="28"/>
        </w:rPr>
      </w:pPr>
      <w:r>
        <w:rPr>
          <w:sz w:val="28"/>
          <w:szCs w:val="28"/>
        </w:rPr>
        <w:t xml:space="preserve">Chapter 2: Facilitation and competition between </w:t>
      </w:r>
      <w:r w:rsidRPr="00440D99">
        <w:rPr>
          <w:sz w:val="28"/>
          <w:szCs w:val="28"/>
        </w:rPr>
        <w:t>cr</w:t>
      </w:r>
      <w:r>
        <w:rPr>
          <w:sz w:val="28"/>
          <w:szCs w:val="28"/>
        </w:rPr>
        <w:t>eosote bush (</w:t>
      </w:r>
      <w:r w:rsidRPr="00265354">
        <w:rPr>
          <w:i/>
          <w:sz w:val="28"/>
          <w:szCs w:val="28"/>
        </w:rPr>
        <w:t>Larrea tridentata</w:t>
      </w:r>
      <w:r>
        <w:rPr>
          <w:sz w:val="28"/>
          <w:szCs w:val="28"/>
        </w:rPr>
        <w:t>) and associated spring annuals in the Mojave Desert</w:t>
      </w: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24E9B316" w:rsidR="000E2DB2" w:rsidRDefault="000E2DB2" w:rsidP="00FE799E">
      <w:pPr>
        <w:rPr>
          <w:sz w:val="28"/>
          <w:szCs w:val="28"/>
        </w:rPr>
      </w:pPr>
    </w:p>
    <w:p w14:paraId="34880785" w14:textId="61953974" w:rsidR="009E7A31" w:rsidRDefault="009E7A31" w:rsidP="00FE799E">
      <w:pPr>
        <w:rPr>
          <w:sz w:val="28"/>
          <w:szCs w:val="28"/>
        </w:rPr>
      </w:pPr>
    </w:p>
    <w:p w14:paraId="34CA0390" w14:textId="44F77EC8" w:rsidR="009E7A31" w:rsidRDefault="009E7A31" w:rsidP="00FE799E">
      <w:pPr>
        <w:rPr>
          <w:sz w:val="28"/>
          <w:szCs w:val="28"/>
        </w:rPr>
      </w:pPr>
    </w:p>
    <w:p w14:paraId="65C7A5D5" w14:textId="3731BACA" w:rsidR="009E7A31" w:rsidRDefault="009E7A31" w:rsidP="00FE799E">
      <w:pPr>
        <w:rPr>
          <w:sz w:val="28"/>
          <w:szCs w:val="28"/>
        </w:rPr>
      </w:pPr>
    </w:p>
    <w:p w14:paraId="3D6AA97A" w14:textId="53C94631" w:rsidR="0032252D" w:rsidRDefault="0032252D" w:rsidP="00FE799E">
      <w:pPr>
        <w:rPr>
          <w:sz w:val="28"/>
          <w:szCs w:val="28"/>
        </w:rPr>
      </w:pPr>
    </w:p>
    <w:p w14:paraId="2F203388" w14:textId="17BEE15A" w:rsidR="003F263E" w:rsidRDefault="003F263E" w:rsidP="00D36947">
      <w:pPr>
        <w:spacing w:line="360" w:lineRule="auto"/>
      </w:pPr>
      <w:r>
        <w:lastRenderedPageBreak/>
        <w:t>Abstract</w:t>
      </w:r>
    </w:p>
    <w:p w14:paraId="0165B404" w14:textId="7A6C48B4"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456772">
        <w:t>The decrease in visitation</w:t>
      </w:r>
      <w:r w:rsidR="00954865">
        <w:t xml:space="preserve"> was driven </w:t>
      </w:r>
      <w:r w:rsidR="00456772">
        <w:t xml:space="preserve">by </w:t>
      </w:r>
      <w:r w:rsidR="000E2671">
        <w:t xml:space="preserve">syrphid flies and the </w:t>
      </w:r>
      <w:r w:rsidR="00456772">
        <w:t xml:space="preserve">behavioural responses of </w:t>
      </w:r>
      <w:r w:rsidR="000E2671">
        <w:t>solitary bees</w:t>
      </w:r>
      <w:r w:rsidR="00954865">
        <w:t xml:space="preserve">.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r w:rsidR="000E73EE">
        <w:t xml:space="preserve">associated </w:t>
      </w:r>
      <w:r w:rsidR="00DC18FB">
        <w:t xml:space="preserve">annual </w:t>
      </w:r>
      <w:r w:rsidR="009572B0">
        <w:t xml:space="preserve">plants </w:t>
      </w:r>
      <w:r w:rsidR="00DC18FB">
        <w:t xml:space="preserve">and </w:t>
      </w:r>
      <w:r w:rsidR="009572B0">
        <w:t xml:space="preserve">the </w:t>
      </w:r>
      <w:r w:rsidR="00DC18FB">
        <w:t>arthropod communit</w:t>
      </w:r>
      <w:r w:rsidR="009572B0">
        <w:t>y</w:t>
      </w:r>
      <w:r w:rsidR="003D5314">
        <w:t>,</w:t>
      </w:r>
      <w:r w:rsidR="00DC18FB">
        <w:t xml:space="preserve"> but </w:t>
      </w:r>
      <w:r w:rsidR="003D5314">
        <w:t xml:space="preserve">this shrub </w:t>
      </w:r>
      <w:r w:rsidR="004D43E8">
        <w:t xml:space="preserve">further </w:t>
      </w:r>
      <w:r w:rsidR="003D5314">
        <w:t xml:space="preserve">had </w:t>
      </w:r>
      <w:r w:rsidR="00DC18FB">
        <w:t>negative indirect effects on pollination</w:t>
      </w:r>
      <w:r w:rsidR="00566A7E">
        <w:t xml:space="preserve"> of a representative flowering </w:t>
      </w:r>
      <w:r w:rsidR="00AE25FD">
        <w:t>annual plant</w:t>
      </w:r>
      <w:r w:rsidR="00DC18FB">
        <w:t xml:space="preserve">. </w:t>
      </w:r>
      <w:r w:rsidR="00456772">
        <w:t xml:space="preserve">This study </w:t>
      </w:r>
      <w:r w:rsidR="00CE583F">
        <w:t xml:space="preserve">confirms </w:t>
      </w:r>
      <w:r w:rsidR="00456772">
        <w:t xml:space="preserve">the positive role of </w:t>
      </w:r>
      <w:r w:rsidR="00456772" w:rsidRPr="00456772">
        <w:rPr>
          <w:i/>
        </w:rPr>
        <w:t>L. tridentata</w:t>
      </w:r>
      <w:r w:rsidR="00456772">
        <w:t xml:space="preserve"> as a foundation plant </w:t>
      </w:r>
      <w:r w:rsidR="001F43F0">
        <w:t xml:space="preserve">but more importantly suggests </w:t>
      </w:r>
      <w:r w:rsidR="00954865">
        <w:t>that</w:t>
      </w:r>
      <w:r w:rsidR="00456772">
        <w:t xml:space="preserve"> </w:t>
      </w:r>
      <w:r w:rsidR="00767E62">
        <w:t xml:space="preserve">the net outcome of interactions can be negative or positive depending on the specific shrub function tested or the </w:t>
      </w:r>
      <w:r w:rsidR="0041669C">
        <w:t>recipient taxa</w:t>
      </w:r>
      <w:r w:rsidR="00954865">
        <w:t>.</w:t>
      </w:r>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06D9FE42" w14:textId="19C47840" w:rsidR="00D36947" w:rsidRDefault="00D36947" w:rsidP="00FE799E"/>
    <w:p w14:paraId="0978F18C" w14:textId="77777777" w:rsidR="00193537" w:rsidRDefault="00193537" w:rsidP="00D36947">
      <w:pPr>
        <w:spacing w:line="360" w:lineRule="auto"/>
      </w:pPr>
    </w:p>
    <w:p w14:paraId="7E400D18" w14:textId="77777777" w:rsidR="00193537" w:rsidRDefault="00193537" w:rsidP="00D36947">
      <w:pPr>
        <w:spacing w:line="360" w:lineRule="auto"/>
      </w:pPr>
    </w:p>
    <w:p w14:paraId="73FBE1CC" w14:textId="7FD73603" w:rsidR="00FE799E" w:rsidRDefault="00FE799E" w:rsidP="00D36947">
      <w:pPr>
        <w:spacing w:line="360" w:lineRule="auto"/>
      </w:pPr>
      <w:r>
        <w:lastRenderedPageBreak/>
        <w:t>Introduction</w:t>
      </w:r>
    </w:p>
    <w:p w14:paraId="21123550" w14:textId="0BDC342F"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5D434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5D434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5D434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5D434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5D434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6" w:tooltip="Bertness, 1994 #129" w:history="1">
        <w:r w:rsidR="005D434B">
          <w:rPr>
            <w:noProof/>
          </w:rPr>
          <w:t>Bertness and Callaway, 1994</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38" w:tooltip="Holzapfel, 1999 #18" w:history="1">
        <w:r w:rsidR="005D434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F8609F">
        <w:t>of negative versus positive</w:t>
      </w:r>
      <w:r w:rsidR="00CD1A86">
        <w:t xml:space="preserve">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6" w:tooltip="Bertness, 1994 #129" w:history="1">
        <w:r w:rsidR="005D434B">
          <w:rPr>
            <w:noProof/>
          </w:rPr>
          <w:t>Bertness and Callaway, 1994</w:t>
        </w:r>
      </w:hyperlink>
      <w:r w:rsidR="000F77F5">
        <w:rPr>
          <w:noProof/>
        </w:rPr>
        <w:t xml:space="preserve">; </w:t>
      </w:r>
      <w:hyperlink w:anchor="_ENREF_73" w:tooltip="Schafer, 2012 #2" w:history="1">
        <w:r w:rsidR="005D434B">
          <w:rPr>
            <w:noProof/>
          </w:rPr>
          <w:t>Schafer et al., 2012</w:t>
        </w:r>
      </w:hyperlink>
      <w:r w:rsidR="000F77F5">
        <w:rPr>
          <w:noProof/>
        </w:rPr>
        <w:t xml:space="preserve">; </w:t>
      </w:r>
      <w:hyperlink w:anchor="_ENREF_85" w:tooltip="Tielbörger, 2000 #20" w:history="1">
        <w:r w:rsidR="005D434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10" w:tooltip="Brooker, 2008 #22" w:history="1">
        <w:r w:rsidR="005D434B">
          <w:rPr>
            <w:noProof/>
          </w:rPr>
          <w:t>Brooker et al., 2008</w:t>
        </w:r>
      </w:hyperlink>
      <w:r w:rsidR="004911BF">
        <w:rPr>
          <w:noProof/>
        </w:rPr>
        <w:t xml:space="preserve">; </w:t>
      </w:r>
      <w:hyperlink w:anchor="_ENREF_88" w:tooltip="Valiente‐Banuet, 2007 #23" w:history="1">
        <w:r w:rsidR="005D434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5D434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80" w:tooltip="Sotomayor, 2015 #142" w:history="1">
        <w:r w:rsidR="005D434B">
          <w:rPr>
            <w:noProof/>
          </w:rPr>
          <w:t>Sotomayor and Lortie, 2015</w:t>
        </w:r>
      </w:hyperlink>
      <w:r w:rsidR="00193537">
        <w:rPr>
          <w:noProof/>
        </w:rPr>
        <w:t>)</w:t>
      </w:r>
      <w:r w:rsidR="00193537">
        <w:fldChar w:fldCharType="end"/>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4" w:tooltip="Callaway, 2000 #131" w:history="1">
        <w:r w:rsidR="005D434B">
          <w:rPr>
            <w:noProof/>
          </w:rPr>
          <w:t>Callaway and Pennings, 2000</w:t>
        </w:r>
      </w:hyperlink>
      <w:r w:rsidR="003A3F0D">
        <w:rPr>
          <w:noProof/>
        </w:rPr>
        <w:t xml:space="preserve">; </w:t>
      </w:r>
      <w:hyperlink w:anchor="_ENREF_16" w:tooltip="Callaway, 1997 #3" w:history="1">
        <w:r w:rsidR="005D434B">
          <w:rPr>
            <w:noProof/>
          </w:rPr>
          <w:t>Callaway and Walker, 1997b</w:t>
        </w:r>
      </w:hyperlink>
      <w:r w:rsidR="003A3F0D">
        <w:rPr>
          <w:noProof/>
        </w:rPr>
        <w:t xml:space="preserve">; </w:t>
      </w:r>
      <w:hyperlink w:anchor="_ENREF_94" w:tooltip="Wootton, 1994 #146" w:history="1">
        <w:r w:rsidR="005D434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216D9EFC" w14:textId="5BFA1451" w:rsidR="00134397" w:rsidRDefault="000E2DB2" w:rsidP="00134397">
      <w:pPr>
        <w:spacing w:line="360" w:lineRule="auto"/>
      </w:pPr>
      <w:r>
        <w:t>Interaction</w:t>
      </w:r>
      <w:r w:rsidR="00E567F0">
        <w:t xml:space="preserve"> p</w:t>
      </w:r>
      <w:r w:rsidR="00166563">
        <w:t>athways requiring co-blooming dominate the study of the underlying mechanisms of pollinator-mediated interactions</w:t>
      </w:r>
      <w:r w:rsidR="0063198A">
        <w:t>. These 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3" w:tooltip="Pyke, 1984 #28" w:history="1">
        <w:r w:rsidR="005D434B">
          <w:rPr>
            <w:noProof/>
          </w:rPr>
          <w:t>Pyke, 1984</w:t>
        </w:r>
      </w:hyperlink>
      <w:r w:rsidR="00961A99">
        <w:rPr>
          <w:noProof/>
        </w:rPr>
        <w:t xml:space="preserve">; </w:t>
      </w:r>
      <w:hyperlink w:anchor="_ENREF_64" w:tooltip="Pyke, 1977 #27" w:history="1">
        <w:r w:rsidR="005D434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4" w:tooltip="Schemske, 1981 #228" w:history="1">
        <w:r w:rsidR="005D434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2" w:tooltip="Ghazoul, 2006 #95" w:history="1">
        <w:r w:rsidR="005D434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 xml:space="preserve">facilitate </w:t>
      </w:r>
      <w:r w:rsidR="00F914AA">
        <w:t xml:space="preserve">co-blooming </w:t>
      </w:r>
      <w:r w:rsidR="00530ED9">
        <w:t xml:space="preserve">annuals. 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5D434B">
          <w:rPr>
            <w:noProof/>
          </w:rPr>
          <w:t>Laverty, 1992</w:t>
        </w:r>
      </w:hyperlink>
      <w:r w:rsidR="009154D5">
        <w:rPr>
          <w:noProof/>
        </w:rPr>
        <w:t xml:space="preserve">; </w:t>
      </w:r>
      <w:hyperlink w:anchor="_ENREF_84" w:tooltip="Thomson, 1978 #72" w:history="1">
        <w:r w:rsidR="005D434B">
          <w:rPr>
            <w:noProof/>
          </w:rPr>
          <w:t>Thomson, 1978</w:t>
        </w:r>
      </w:hyperlink>
      <w:r w:rsidR="009154D5">
        <w:rPr>
          <w:noProof/>
        </w:rPr>
        <w:t>)</w:t>
      </w:r>
      <w:r w:rsidR="009154D5">
        <w:fldChar w:fldCharType="end"/>
      </w:r>
      <w:r w:rsidR="009154D5">
        <w:t xml:space="preserve">. </w:t>
      </w:r>
      <w:r w:rsidR="002D54FB">
        <w:t>If shrubs concentrate pollinators which do not in turn visit their neighbours, competition rather than facilitation will arise.</w:t>
      </w:r>
      <w:r w:rsidR="000E1927">
        <w:t xml:space="preserve"> </w:t>
      </w:r>
      <w:r w:rsidR="009432EC">
        <w:t>Shrubs are salient features of desert scrub ecosystems due their large size and structural complexity relative to ephemeral</w:t>
      </w:r>
      <w:r w:rsidR="003F2523">
        <w:t xml:space="preserve"> plants</w:t>
      </w:r>
      <w:r w:rsidR="00DA344A">
        <w:t xml:space="preserve"> and </w:t>
      </w:r>
      <w:r w:rsidR="00DA344A">
        <w:lastRenderedPageBreak/>
        <w:t>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5D434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shrub effects on other</w:t>
      </w:r>
      <w:r w:rsidR="00910681">
        <w:t xml:space="preserve"> species</w:t>
      </w:r>
      <w:r w:rsidR="00E96816">
        <w:t xml:space="preserve"> </w:t>
      </w:r>
      <w:r w:rsidR="009D4B36">
        <w:t>function simultaneously to determine net outcomes.</w:t>
      </w:r>
      <w:r w:rsidR="005F55FF">
        <w:t xml:space="preserve"> </w:t>
      </w:r>
      <w:r w:rsidR="00910681">
        <w:t xml:space="preserve">The balance of </w:t>
      </w:r>
      <w:r w:rsidR="005F55FF" w:rsidRPr="000E1927">
        <w:t>facilitative and competitive interactions</w:t>
      </w:r>
      <w:r w:rsidR="00910681">
        <w:t xml:space="preserve"> can be further altered by a plant’s life stage</w:t>
      </w:r>
      <w:r w:rsidR="005F55FF" w:rsidRPr="000E1927">
        <w:t xml:space="preserve"> </w: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 </w:instrText>
      </w:r>
      <w:r w:rsidR="005F55FF" w:rsidRPr="000E1927">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0E1927">
        <w:instrText xml:space="preserve"> ADDIN EN.CITE.DATA </w:instrText>
      </w:r>
      <w:r w:rsidR="005F55FF" w:rsidRPr="000E1927">
        <w:fldChar w:fldCharType="end"/>
      </w:r>
      <w:r w:rsidR="005F55FF" w:rsidRPr="000E1927">
        <w:fldChar w:fldCharType="separate"/>
      </w:r>
      <w:r w:rsidR="005F55FF" w:rsidRPr="000E1927">
        <w:rPr>
          <w:noProof/>
        </w:rPr>
        <w:t>(</w:t>
      </w:r>
      <w:hyperlink w:anchor="_ENREF_12" w:tooltip="Bruno, 2003 #25" w:history="1">
        <w:r w:rsidR="005D434B" w:rsidRPr="000E1927">
          <w:rPr>
            <w:noProof/>
          </w:rPr>
          <w:t>Bruno et al., 2003</w:t>
        </w:r>
      </w:hyperlink>
      <w:r w:rsidR="005F55FF" w:rsidRPr="000E1927">
        <w:rPr>
          <w:noProof/>
        </w:rPr>
        <w:t xml:space="preserve">; </w:t>
      </w:r>
      <w:hyperlink w:anchor="_ENREF_15" w:tooltip="Callaway, 1997 #132" w:history="1">
        <w:r w:rsidR="005D434B" w:rsidRPr="000E1927">
          <w:rPr>
            <w:noProof/>
          </w:rPr>
          <w:t>Callaway and Walker, 1997a</w:t>
        </w:r>
      </w:hyperlink>
      <w:r w:rsidR="005F55FF" w:rsidRPr="000E1927">
        <w:rPr>
          <w:noProof/>
        </w:rPr>
        <w:t xml:space="preserve">; </w:t>
      </w:r>
      <w:hyperlink w:anchor="_ENREF_62" w:tooltip="Pugnaire, 1996 #19" w:history="1">
        <w:r w:rsidR="005D434B" w:rsidRPr="000E1927">
          <w:rPr>
            <w:noProof/>
          </w:rPr>
          <w:t>Pugnaire et al., 1996</w:t>
        </w:r>
      </w:hyperlink>
      <w:r w:rsidR="005F55FF" w:rsidRPr="000E1927">
        <w:rPr>
          <w:noProof/>
        </w:rPr>
        <w:t xml:space="preserve">; </w:t>
      </w:r>
      <w:hyperlink w:anchor="_ENREF_68" w:tooltip="Rousset, 2000 #246" w:history="1">
        <w:r w:rsidR="005D434B" w:rsidRPr="000E1927">
          <w:rPr>
            <w:noProof/>
          </w:rPr>
          <w:t>Rousset and Lepart, 2000</w:t>
        </w:r>
      </w:hyperlink>
      <w:r w:rsidR="005F55FF" w:rsidRPr="000E1927">
        <w:rPr>
          <w:noProof/>
        </w:rPr>
        <w:t xml:space="preserve">; </w:t>
      </w:r>
      <w:hyperlink w:anchor="_ENREF_87" w:tooltip="Valiente-Banuet, 1991 #143" w:history="1">
        <w:r w:rsidR="005D434B" w:rsidRPr="000E1927">
          <w:rPr>
            <w:noProof/>
          </w:rPr>
          <w:t>Valiente-Banuet et al., 1991</w:t>
        </w:r>
      </w:hyperlink>
      <w:r w:rsidR="005F55FF" w:rsidRPr="000E1927">
        <w:rPr>
          <w:noProof/>
        </w:rPr>
        <w:t>)</w:t>
      </w:r>
      <w:r w:rsidR="005F55FF" w:rsidRPr="000E1927">
        <w:fldChar w:fldCharType="end"/>
      </w:r>
      <w:r w:rsidR="005F55FF" w:rsidRPr="000E1927">
        <w:t xml:space="preserve">. For example, within some nurse plant systems young plants are facilitated during establishment, but later compete with their nurses for resources </w:t>
      </w:r>
      <w:r w:rsidR="005F55FF" w:rsidRPr="000E1927">
        <w:fldChar w:fldCharType="begin"/>
      </w:r>
      <w:r w:rsidR="005F55FF" w:rsidRPr="000E1927">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0E1927">
        <w:fldChar w:fldCharType="separate"/>
      </w:r>
      <w:r w:rsidR="005F55FF" w:rsidRPr="000E1927">
        <w:rPr>
          <w:noProof/>
        </w:rPr>
        <w:t>(</w:t>
      </w:r>
      <w:hyperlink w:anchor="_ENREF_95" w:tooltip="Yeaton, 1978 #15" w:history="1">
        <w:r w:rsidR="005D434B" w:rsidRPr="000E1927">
          <w:rPr>
            <w:noProof/>
          </w:rPr>
          <w:t>Yeaton, 1978</w:t>
        </w:r>
      </w:hyperlink>
      <w:r w:rsidR="005F55FF" w:rsidRPr="000E1927">
        <w:rPr>
          <w:noProof/>
        </w:rPr>
        <w:t>)</w:t>
      </w:r>
      <w:r w:rsidR="005F55FF" w:rsidRPr="000E1927">
        <w:fldChar w:fldCharType="end"/>
      </w:r>
      <w:r w:rsidR="005F55FF" w:rsidRPr="000E1927">
        <w:t xml:space="preserve">. For plants, the </w:t>
      </w:r>
      <w:r w:rsidR="00A127DA">
        <w:t xml:space="preserve">life stage </w:t>
      </w:r>
      <w:r w:rsidR="005F55FF" w:rsidRPr="000E1927">
        <w:t>shift from vegetative growth to reproductive growth is a major event.</w:t>
      </w:r>
      <w:r w:rsidR="009E7A31">
        <w:t xml:space="preserve"> I</w:t>
      </w:r>
      <w:r w:rsidR="005F55FF">
        <w:t xml:space="preserve">ncorporating </w:t>
      </w:r>
      <w:r w:rsidR="00910681">
        <w:t xml:space="preserve">phenological </w:t>
      </w:r>
      <w:r w:rsidR="005F55FF">
        <w:t>shifts adds another dimension to estimating net interactions.</w:t>
      </w:r>
      <w:r w:rsidR="006663B0">
        <w:t xml:space="preserve"> </w:t>
      </w:r>
    </w:p>
    <w:p w14:paraId="15015AA1" w14:textId="013BDE71" w:rsidR="000327C0" w:rsidRDefault="00AD184E" w:rsidP="00134397">
      <w:pPr>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2" w:tooltip="Saul-Gershenz, 2012 #230" w:history="1">
        <w:r w:rsidR="005D434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9" w:tooltip="Rundel, 2005 #231" w:history="1">
        <w:r w:rsidR="005D434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7" w:tooltip="Roll, 1997 #232" w:history="1">
        <w:r w:rsidR="005D434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5D434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59" w:tooltip="Pellmyr, 2003 #235" w:history="1">
        <w:r w:rsidR="005D434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5D434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20" w:tooltip="Chesson, 2004 #34" w:history="1">
        <w:r w:rsidR="005D434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9" w:tooltip="Chacoff, 2012 #238" w:history="1">
        <w:r w:rsidR="005D434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9" w:tooltip="Simpson, 1987 #237" w:history="1">
        <w:r w:rsidR="005D434B">
          <w:rPr>
            <w:noProof/>
          </w:rPr>
          <w:t>Simpson and Neff, 1987</w:t>
        </w:r>
      </w:hyperlink>
      <w:r w:rsidR="00EF6005">
        <w:rPr>
          <w:noProof/>
        </w:rPr>
        <w:t>)</w:t>
      </w:r>
      <w:r w:rsidR="00EF6005">
        <w:fldChar w:fldCharType="end"/>
      </w:r>
      <w:r w:rsidR="00EF6005">
        <w:t>, and bees still</w:t>
      </w:r>
      <w:r w:rsidR="009D4B36">
        <w:t xml:space="preserve"> visit even 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7" w:tooltip="Holland, 2002 #33" w:history="1">
        <w:r w:rsidR="005D434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E22311">
        <w:t>specialist pollinator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p>
    <w:p w14:paraId="6FFE91CD" w14:textId="77777777" w:rsidR="000327C0" w:rsidRPr="000327C0" w:rsidRDefault="000327C0" w:rsidP="00D36947">
      <w:pPr>
        <w:spacing w:after="0" w:line="360" w:lineRule="auto"/>
      </w:pPr>
    </w:p>
    <w:p w14:paraId="36A09DEA" w14:textId="4DFC9B84" w:rsidR="00E16159" w:rsidRDefault="00D724B4" w:rsidP="00D36947">
      <w:pPr>
        <w:spacing w:line="360" w:lineRule="auto"/>
      </w:pPr>
      <w:r w:rsidRPr="002917E9">
        <w:lastRenderedPageBreak/>
        <w:t xml:space="preserve">The purpose here was </w:t>
      </w:r>
      <w:r w:rsidR="008D6131" w:rsidRPr="002917E9">
        <w:t xml:space="preserve">to examine </w:t>
      </w:r>
      <w:r w:rsidR="00B507BE" w:rsidRPr="002917E9">
        <w:t xml:space="preserve">both </w:t>
      </w:r>
      <w:r w:rsidR="008D6131" w:rsidRPr="002917E9">
        <w:t>t</w:t>
      </w:r>
      <w:r w:rsidR="00510EFE" w:rsidRPr="002917E9">
        <w:t xml:space="preserve">he </w:t>
      </w:r>
      <w:r w:rsidR="00B507BE" w:rsidRPr="002917E9">
        <w:t xml:space="preserve">direct and indirect effects </w:t>
      </w:r>
      <w:r w:rsidR="00643D97" w:rsidRPr="002917E9">
        <w:t xml:space="preserve">of </w:t>
      </w:r>
      <w:r w:rsidR="00643D97" w:rsidRPr="002917E9">
        <w:rPr>
          <w:i/>
        </w:rPr>
        <w:t>Larrea tridentata</w:t>
      </w:r>
      <w:r w:rsidR="00643D97" w:rsidRPr="002917E9">
        <w:t xml:space="preserve"> on the pollination </w:t>
      </w:r>
      <w:r w:rsidR="001C2DFE" w:rsidRPr="002917E9">
        <w:t>of its annual understory.</w:t>
      </w:r>
      <w:r w:rsidR="001C2DFE">
        <w:t xml:space="preserve"> Phytometers are individual plants used in a controlled way as environmental indicators </w:t>
      </w:r>
      <w:r w:rsidR="001C2DFE">
        <w:fldChar w:fldCharType="begin"/>
      </w:r>
      <w:r w:rsidR="001C2DFE">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C2DFE">
        <w:fldChar w:fldCharType="separate"/>
      </w:r>
      <w:r w:rsidR="001C2DFE">
        <w:rPr>
          <w:noProof/>
        </w:rPr>
        <w:t>(</w:t>
      </w:r>
      <w:hyperlink w:anchor="_ENREF_21" w:tooltip="Clements, 1924 #4" w:history="1">
        <w:r w:rsidR="005D434B">
          <w:rPr>
            <w:noProof/>
          </w:rPr>
          <w:t>Clements and Goldsmith, 1924</w:t>
        </w:r>
      </w:hyperlink>
      <w:r w:rsidR="001C2DFE">
        <w:rPr>
          <w:noProof/>
        </w:rPr>
        <w:t>)</w:t>
      </w:r>
      <w:r w:rsidR="001C2DFE">
        <w:fldChar w:fldCharType="end"/>
      </w:r>
      <w:r w:rsidR="001C2DFE">
        <w:t xml:space="preserve">. We used the </w:t>
      </w:r>
      <w:r w:rsidR="00510EFE">
        <w:t xml:space="preserve">commonly co-occurring annual </w:t>
      </w:r>
      <w:r w:rsidR="00510EFE" w:rsidRPr="0034237C">
        <w:rPr>
          <w:i/>
        </w:rPr>
        <w:t>Malacothrix glabrata</w:t>
      </w:r>
      <w:r w:rsidR="001C2DFE">
        <w:rPr>
          <w:i/>
        </w:rPr>
        <w:t xml:space="preserve"> </w:t>
      </w:r>
      <w:r w:rsidR="001C2DFE">
        <w:t>as phytometer to measure pollination services</w:t>
      </w:r>
      <w:r w:rsidR="001C2DFE">
        <w:rPr>
          <w:i/>
        </w:rPr>
        <w:t>.</w:t>
      </w:r>
      <w:r w:rsidR="001C2DFE">
        <w:t xml:space="preserve"> T</w:t>
      </w:r>
      <w:r w:rsidR="003A5047">
        <w: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2" w:tooltip="Jennings, 2001 #5" w:history="1">
        <w:r w:rsidR="005D434B">
          <w:rPr>
            <w:noProof/>
          </w:rPr>
          <w:t>Jennings, 2001</w:t>
        </w:r>
      </w:hyperlink>
      <w:r w:rsidR="00F841E6">
        <w:rPr>
          <w:noProof/>
        </w:rPr>
        <w:t>)</w:t>
      </w:r>
      <w:r w:rsidR="00F841E6">
        <w:fldChar w:fldCharType="end"/>
      </w:r>
      <w:r w:rsidR="00643D97">
        <w:t xml:space="preserve">, </w:t>
      </w:r>
      <w:r w:rsidR="00F37FFD">
        <w:t>therefore it is a</w:t>
      </w:r>
      <w:r w:rsidR="00B55CE3">
        <w:t xml:space="preserve">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074051">
        <w:t xml:space="preserve">We hypothesize that desert shrubs that function through some mechanistic pathways as benefactors can also positively </w:t>
      </w:r>
      <w:r w:rsidR="00074051" w:rsidRPr="00F02A54">
        <w:t>and negatively impact the net outcome of pollination for associ</w:t>
      </w:r>
      <w:r w:rsidR="00322747" w:rsidRPr="00F02A54">
        <w:t>ated annual plants through</w:t>
      </w:r>
      <w:r w:rsidR="00074051" w:rsidRPr="00F02A54">
        <w:t xml:space="preserve"> effects of large floral offering and extent of co-blooming with the community.</w:t>
      </w:r>
      <w:r w:rsidR="00084FCD">
        <w:t xml:space="preserve"> We have four</w:t>
      </w:r>
      <w:r w:rsidR="00074051">
        <w:t xml:space="preserve"> predictions: 1) Visitation rates to an associated annual phytometer species tested differ under a shrub canopy relative to open microsites. 2) </w:t>
      </w:r>
      <w:r w:rsidR="00F02A54">
        <w:t xml:space="preserve">Phenological stage of the shrub determines whether the net pollination rates to the annual species are negative (non-co-blooming) or positive (co-blooming). </w:t>
      </w:r>
      <w:r w:rsidR="00074051">
        <w:t>3) The shrub species tested can simultaneously have positive effects on an annual plant community through increase</w:t>
      </w:r>
      <w:r w:rsidR="00F02A54">
        <w:t>s</w:t>
      </w:r>
      <w:r w:rsidR="00074051">
        <w:t xml:space="preserve"> in relative abundances whilst </w:t>
      </w:r>
      <w:r w:rsidR="00BE30E6">
        <w:t>having different</w:t>
      </w:r>
      <w:r w:rsidR="00074051">
        <w:t xml:space="preserve"> pollination effect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 xml:space="preserve">s but </w:t>
      </w:r>
      <w:r w:rsidR="00BE3702">
        <w:t xml:space="preserve">if </w:t>
      </w:r>
      <w:r w:rsidR="00850012">
        <w:t>shrub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18CB4B2F"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14:paraId="0DA7DA8B" w14:textId="77777777" w:rsidR="003A672F" w:rsidRDefault="003A672F" w:rsidP="00D36947">
      <w:pPr>
        <w:spacing w:line="360" w:lineRule="auto"/>
        <w:rPr>
          <w:u w:val="single"/>
        </w:rPr>
      </w:pPr>
    </w:p>
    <w:p w14:paraId="31C8F9D3" w14:textId="6B96A794" w:rsidR="00CE0A81" w:rsidRDefault="00427CBB" w:rsidP="00D36947">
      <w:pPr>
        <w:spacing w:line="360" w:lineRule="auto"/>
      </w:pPr>
      <w:r>
        <w:rPr>
          <w:u w:val="single"/>
        </w:rPr>
        <w:lastRenderedPageBreak/>
        <w:t>Phytometer specie</w:t>
      </w:r>
      <w:r w:rsidR="00505A36">
        <w:rPr>
          <w:u w:val="single"/>
        </w:rPr>
        <w:t>s</w:t>
      </w:r>
    </w:p>
    <w:p w14:paraId="03C3501D" w14:textId="7FE50C20"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5D434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0" w:tooltip="Rutowski, 1980 #6" w:history="1">
        <w:r w:rsidR="005D434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92" w:tooltip="Wainwright, 1978 #9" w:history="1">
        <w:r w:rsidR="005D434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2" w:tooltip="Cline, 2010 #8" w:history="1">
        <w:r w:rsidR="005D434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3" w:tooltip="Davis, 1986 #7" w:history="1">
        <w:r w:rsidR="005D434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599634C3"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7" w:tooltip="Betancourt, 1990 #239" w:history="1">
        <w:r w:rsidR="005D434B">
          <w:rPr>
            <w:noProof/>
          </w:rPr>
          <w:t>Betancourt et al., 1990</w:t>
        </w:r>
      </w:hyperlink>
      <w:r>
        <w:rPr>
          <w:noProof/>
        </w:rPr>
        <w:t>)</w:t>
      </w:r>
      <w:r>
        <w:fldChar w:fldCharType="end"/>
      </w:r>
      <w:r>
        <w:t xml:space="preserve">. It is able to maintain 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5" w:tooltip="Barbour, 2007 #14" w:history="1">
        <w:r w:rsidR="005D434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90" w:tooltip="Vasek, 1980 #240" w:history="1">
        <w:r w:rsidR="005D434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3" w:tooltip="Minckley, 1999 #241" w:history="1">
        <w:r w:rsidR="005D434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7" w:tooltip="Cane, 2005 #243" w:history="1">
        <w:r w:rsidR="005D434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9" w:tooltip="Bowers, 1994 #41" w:history="1">
        <w:r w:rsidR="005D434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8" w:tooltip="Simpson, 1977 #245" w:history="1">
        <w:r w:rsidR="005D434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5" w:tooltip="Yeaton, 1978 #15" w:history="1">
        <w:r w:rsidR="005D434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82" w:tooltip="Suzán, 1994 #16" w:history="1">
        <w:r w:rsidR="005D434B">
          <w:rPr>
            <w:noProof/>
          </w:rPr>
          <w:t>Suzán et al., 1994</w:t>
        </w:r>
      </w:hyperlink>
      <w:r>
        <w:rPr>
          <w:noProof/>
        </w:rPr>
        <w:t>)</w:t>
      </w:r>
      <w:r>
        <w:fldChar w:fldCharType="end"/>
      </w:r>
      <w:r>
        <w:t xml:space="preserve">, and facilitates </w:t>
      </w:r>
      <w:r w:rsidRPr="00B145C7">
        <w:t xml:space="preserve">native annuals </w:t>
      </w:r>
      <w:r w:rsidRPr="00B145C7">
        <w:fldChar w:fldCharType="begin"/>
      </w:r>
      <w:r w:rsidRPr="00B145C7">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B145C7">
        <w:fldChar w:fldCharType="separate"/>
      </w:r>
      <w:r w:rsidRPr="00B145C7">
        <w:rPr>
          <w:noProof/>
        </w:rPr>
        <w:t>(</w:t>
      </w:r>
      <w:hyperlink w:anchor="_ENREF_73" w:tooltip="Schafer, 2012 #2" w:history="1">
        <w:r w:rsidR="005D434B" w:rsidRPr="00B145C7">
          <w:rPr>
            <w:noProof/>
          </w:rPr>
          <w:t>Schafer et al., 2012</w:t>
        </w:r>
      </w:hyperlink>
      <w:r w:rsidRPr="00B145C7">
        <w:rPr>
          <w:noProof/>
        </w:rPr>
        <w:t>)</w:t>
      </w:r>
      <w:r w:rsidRPr="00B145C7">
        <w:fldChar w:fldCharType="end"/>
      </w:r>
      <w:r w:rsidRPr="00B145C7">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2B98B01F" w:rsidR="004F1A07" w:rsidRDefault="005E3BA0" w:rsidP="00D36947">
      <w:pPr>
        <w:spacing w:line="360" w:lineRule="auto"/>
      </w:pPr>
      <w:r>
        <w:t xml:space="preserve">A total of </w:t>
      </w:r>
      <w:r w:rsidR="00E51A53" w:rsidRPr="00E51A53">
        <w:t xml:space="preserve">60 </w:t>
      </w:r>
      <w:r w:rsidR="00E51A53" w:rsidRPr="006D4B10">
        <w:t>medium-sized (mean width: 336 cm, mean height: 209 cm)</w:t>
      </w:r>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w:t>
      </w:r>
      <w:r w:rsidR="00AE2B73">
        <w:lastRenderedPageBreak/>
        <w:t xml:space="preserve">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min: 102, max: 1080)</w:t>
      </w:r>
      <w:r w:rsidR="00BE243A">
        <w:t xml:space="preserve">. </w:t>
      </w:r>
      <w:r w:rsidR="00C2177F">
        <w:t>The repeated measures study design was chosen to measure relative changes in interactions with natural shrub phenology and to reduce between shrub variability.</w:t>
      </w:r>
      <w:r w:rsidR="0035289A">
        <w:t xml:space="preserve"> </w:t>
      </w:r>
      <w:r w:rsidR="0035289A" w:rsidRPr="00C47B5E">
        <w:t>In two cases, a focal shrub did not bloom within the study period and was replaced by a different blooming shrub. These two cases were excluded from later RII calculations</w:t>
      </w:r>
    </w:p>
    <w:p w14:paraId="3DC487B3" w14:textId="77777777" w:rsidR="001F33DE" w:rsidRPr="00354C9D" w:rsidRDefault="001F33DE" w:rsidP="001F33DE">
      <w:pPr>
        <w:tabs>
          <w:tab w:val="left" w:pos="1335"/>
        </w:tabs>
        <w:spacing w:line="360" w:lineRule="auto"/>
        <w:rPr>
          <w:u w:val="single"/>
        </w:rPr>
      </w:pPr>
      <w:r w:rsidRPr="00354C9D">
        <w:rPr>
          <w:u w:val="single"/>
        </w:rPr>
        <w:t>Visitation and Pollen Deposition</w:t>
      </w:r>
    </w:p>
    <w:p w14:paraId="1824BE5E" w14:textId="7908C822" w:rsidR="004D3DE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8" w:tooltip="Bosch, 2001 #253" w:history="1">
        <w:r w:rsidR="005D434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772E71">
        <w:t xml:space="preserve">Recording periods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and replication beyond what is possible using traditional insitu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6" w:tooltip="Lortie, 2012 #289" w:history="1">
        <w:r w:rsidR="005D434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54A7CF19" w14:textId="6E1B7894" w:rsidR="00B23B9C" w:rsidRDefault="00D567D1" w:rsidP="00D36947">
      <w:pPr>
        <w:spacing w:line="360" w:lineRule="auto"/>
      </w:pPr>
      <w:r>
        <w:t>In the manu</w:t>
      </w:r>
      <w:r w:rsidR="00EE293B">
        <w:t>al video processing post-season</w:t>
      </w:r>
      <w:r>
        <w:t xml:space="preserve"> </w:t>
      </w:r>
      <w:r w:rsidR="001B2AA7">
        <w:t>insect-phytometer plant pollinati</w:t>
      </w:r>
      <w:r w:rsidR="00EE293B">
        <w:t xml:space="preserve">on interactions were estimated </w:t>
      </w:r>
      <w:r w:rsidR="001633A5">
        <w:t>using</w:t>
      </w:r>
      <w:r w:rsidR="00EE293B">
        <w:t xml:space="preserve"> the </w:t>
      </w:r>
      <w:r w:rsidR="00225181">
        <w:t xml:space="preserve">timestamps of the </w:t>
      </w:r>
      <w:r w:rsidR="00EE293B">
        <w:t>videos.</w:t>
      </w:r>
      <w:r w:rsidR="005C06E6">
        <w:t xml:space="preserve"> </w:t>
      </w:r>
      <w:r w:rsidR="00E01B47">
        <w:t>A</w:t>
      </w:r>
      <w:r w:rsidR="009B777A">
        <w:t xml:space="preserve"> flower visit</w:t>
      </w:r>
      <w:r w:rsidR="004D3DEB">
        <w:t xml:space="preserve"> was defined as when an insect </w:t>
      </w:r>
      <w:r w:rsidR="004D3DEB">
        <w:lastRenderedPageBreak/>
        <w:t>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r w:rsidR="005C06E6">
        <w:t>one plant visit,</w:t>
      </w:r>
      <w:r w:rsidR="00225181">
        <w:t xml:space="preserve"> measured between </w:t>
      </w:r>
      <w:r w:rsidR="00FD75D2">
        <w:t>initial contact and when visitor departed from physical contact</w:t>
      </w:r>
      <w:r w:rsidR="00225181">
        <w:t xml:space="preserve"> of</w:t>
      </w:r>
      <w:r w:rsidR="00FD75D2">
        <w:t xml:space="preserve"> </w:t>
      </w:r>
      <w:r w:rsidR="00E01B47">
        <w:t>the final flower and left the field of view</w:t>
      </w:r>
      <w:r w:rsidR="00634992">
        <w:t xml:space="preserve">. </w:t>
      </w:r>
      <w:r w:rsidR="009B777A">
        <w:t xml:space="preserve">V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r w:rsidR="00854283">
        <w:t>T</w:t>
      </w:r>
      <w:r w:rsidR="00EF5937">
        <w:t>otal flowers</w:t>
      </w:r>
      <w:r w:rsidR="00093A34">
        <w:t xml:space="preserve"> is</w:t>
      </w:r>
      <w:r w:rsidR="00392CC5">
        <w:t xml:space="preserve"> the sum of all</w:t>
      </w:r>
      <w:r w:rsidR="004D3DEB">
        <w:t xml:space="preserve">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w:t>
      </w:r>
      <w:r w:rsidR="001633A5">
        <w:t>lowers visited per foraging instance</w:t>
      </w:r>
      <w:r w:rsidR="004D3DEB">
        <w:t xml:space="preserve">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2EEDAD3E" w14:textId="6A491FF3" w:rsidR="00F16FE5" w:rsidRPr="005C06E6" w:rsidRDefault="00F16FE5" w:rsidP="00D36947">
      <w:pPr>
        <w:spacing w:line="360" w:lineRule="auto"/>
      </w:pPr>
      <w:r>
        <w:t xml:space="preserve">To quantify how pollen deposition is influenced by proximity to </w:t>
      </w:r>
      <w:r w:rsidRPr="0010779D">
        <w:rPr>
          <w:i/>
        </w:rPr>
        <w:t>L. tridentata</w:t>
      </w:r>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ere counted. The stigmas were stored individually in micro-centrifuge tubes filled with denatured alcohol. The tubes were spun down in a centrifuge at 4200 rpm for 4.5 minutes and the pellet pipetted onto the slide. This along with the stigma were mounted in fuchsin jelly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3" w:tooltip="Kearns, 1993 #266" w:history="1">
        <w:r w:rsidR="005D434B">
          <w:rPr>
            <w:noProof/>
          </w:rPr>
          <w:t>Kearns and Inouye, 1993</w:t>
        </w:r>
      </w:hyperlink>
      <w:r>
        <w:rPr>
          <w:noProof/>
        </w:rPr>
        <w:t>)</w:t>
      </w:r>
      <w:r>
        <w:fldChar w:fldCharType="end"/>
      </w:r>
      <w:r>
        <w:t xml:space="preserve">. At 100 x magnification, 10 longitudinal transects (18 mm long) of pollen were counted per slide. Heterospecific pollen grains were imaged using a Canon 60D SLR with 60mm macro lens into microscope afocally. </w:t>
      </w:r>
    </w:p>
    <w:p w14:paraId="185AD790" w14:textId="26844D91" w:rsidR="001F33DE" w:rsidRDefault="001F33DE" w:rsidP="001F33DE">
      <w:pPr>
        <w:tabs>
          <w:tab w:val="left" w:pos="1335"/>
        </w:tabs>
        <w:spacing w:line="360" w:lineRule="auto"/>
        <w:rPr>
          <w:u w:val="single"/>
        </w:rPr>
      </w:pPr>
      <w:r>
        <w:rPr>
          <w:u w:val="single"/>
        </w:rPr>
        <w:t>Extended and community-level effects of shrub species</w:t>
      </w:r>
    </w:p>
    <w:p w14:paraId="3652CC44" w14:textId="629D3C61"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5" w:tooltip="Reid, 2012 #58" w:history="1">
        <w:r w:rsidR="005D434B">
          <w:rPr>
            <w:noProof/>
          </w:rPr>
          <w:t>Reid and Lortie, 2012</w:t>
        </w:r>
      </w:hyperlink>
      <w:r w:rsidR="007C502B">
        <w:rPr>
          <w:noProof/>
        </w:rPr>
        <w:t xml:space="preserve">; </w:t>
      </w:r>
      <w:hyperlink w:anchor="_ENREF_71" w:tooltip="Ruttan, 2016 #249" w:history="1">
        <w:r w:rsidR="005D434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 xml:space="preserve">rrays of </w:t>
      </w:r>
      <w:r w:rsidR="00170E95">
        <w:lastRenderedPageBreak/>
        <w:t>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AB13AC9"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4" w:tooltip="Ascher, 2015 #256" w:history="1">
        <w:r w:rsidR="005D434B">
          <w:rPr>
            <w:noProof/>
          </w:rPr>
          <w:t>Ascher and Pickering, 2015</w:t>
        </w:r>
      </w:hyperlink>
      <w:r w:rsidR="007C502B">
        <w:rPr>
          <w:noProof/>
        </w:rPr>
        <w:t xml:space="preserve">; </w:t>
      </w:r>
      <w:hyperlink w:anchor="_ENREF_51" w:tooltip="Michener, 2000 #258" w:history="1">
        <w:r w:rsidR="005D434B">
          <w:rPr>
            <w:noProof/>
          </w:rPr>
          <w:t>Michener, 2000</w:t>
        </w:r>
      </w:hyperlink>
      <w:r w:rsidR="007C502B">
        <w:rPr>
          <w:noProof/>
        </w:rPr>
        <w:t xml:space="preserve">; </w:t>
      </w:r>
      <w:hyperlink w:anchor="_ENREF_52" w:tooltip="Michener, 1994 #12" w:history="1">
        <w:r w:rsidR="005D434B">
          <w:rPr>
            <w:noProof/>
          </w:rPr>
          <w:t>Michener et al., 1994</w:t>
        </w:r>
      </w:hyperlink>
      <w:r w:rsidR="007C502B">
        <w:rPr>
          <w:noProof/>
        </w:rPr>
        <w:t xml:space="preserve">; </w:t>
      </w:r>
      <w:hyperlink w:anchor="_ENREF_54" w:tooltip="Miranda, 2013 #259" w:history="1">
        <w:r w:rsidR="005D434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4" w:tooltip="Grissell, 1990 #263" w:history="1">
        <w:r w:rsidR="005D434B">
          <w:rPr>
            <w:noProof/>
          </w:rPr>
          <w:t>Grissell and Schauff, 1990</w:t>
        </w:r>
      </w:hyperlink>
      <w:r w:rsidR="00C369D4">
        <w:rPr>
          <w:noProof/>
        </w:rPr>
        <w:t xml:space="preserve">; </w:t>
      </w:r>
      <w:hyperlink w:anchor="_ENREF_47" w:tooltip="Marshall, 2012 #262" w:history="1">
        <w:r w:rsidR="005D434B">
          <w:rPr>
            <w:noProof/>
          </w:rPr>
          <w:t>Marshall, 2012</w:t>
        </w:r>
      </w:hyperlink>
      <w:r w:rsidR="00C369D4">
        <w:rPr>
          <w:noProof/>
        </w:rPr>
        <w:t xml:space="preserve">; </w:t>
      </w:r>
      <w:hyperlink w:anchor="_ENREF_83" w:tooltip="Teskey, 1981 #264" w:history="1">
        <w:r w:rsidR="005D434B">
          <w:rPr>
            <w:noProof/>
          </w:rPr>
          <w:t>Teskey et al., 1981</w:t>
        </w:r>
      </w:hyperlink>
      <w:r w:rsidR="00C369D4">
        <w:rPr>
          <w:noProof/>
        </w:rPr>
        <w:t xml:space="preserve">; </w:t>
      </w:r>
      <w:hyperlink w:anchor="_ENREF_86" w:tooltip="Triplehorn, 2005 #260" w:history="1">
        <w:r w:rsidR="005D434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8" w:tooltip="Oliver, 1993 #265" w:history="1">
        <w:r w:rsidR="005D434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 xml:space="preserve">full </w:t>
      </w:r>
      <w:r w:rsidR="001318A6">
        <w:t>dataset of</w:t>
      </w:r>
      <w:r w:rsidR="00C53E68">
        <w:t xml:space="preserve"> 118</w:t>
      </w:r>
      <w:r w:rsidR="00066537">
        <w:t xml:space="preserve"> RTU </w:t>
      </w:r>
      <w:r w:rsidR="00A273ED">
        <w:t>is av</w:t>
      </w:r>
      <w:r w:rsidR="005317D7">
        <w:t>ailable online (KNB, Braun and Lortie, 2018</w:t>
      </w:r>
      <w:r w:rsidR="00CC54A1">
        <w:t>).</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3D24D7C9" w14:textId="3911906C" w:rsidR="000F6F48" w:rsidRDefault="000F6F48" w:rsidP="00D36947">
      <w:pPr>
        <w:spacing w:line="360" w:lineRule="auto"/>
      </w:pPr>
      <w:r>
        <w:t xml:space="preserve">To determine which pollinators </w:t>
      </w:r>
      <w:r w:rsidR="000B30AD">
        <w:t>visited</w:t>
      </w:r>
      <w:r w:rsidR="001141CE">
        <w:t xml:space="preserve"> </w:t>
      </w:r>
      <w:r w:rsidRPr="00EB08B5">
        <w:rPr>
          <w:i/>
        </w:rPr>
        <w:t>L. tridentata</w:t>
      </w:r>
      <w:r>
        <w:t xml:space="preserve"> </w:t>
      </w:r>
      <w:r w:rsidR="000B30AD">
        <w:t>flowers during the study period</w:t>
      </w:r>
      <w:r w:rsidR="002F242F">
        <w:t xml:space="preserve">,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rsidR="000B30AD">
        <w:lastRenderedPageBreak/>
        <w:t xml:space="preserve">instance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7424E46A" w14:textId="4ED3B9B4" w:rsidR="0019001B" w:rsidRDefault="0018395C" w:rsidP="00D36947">
      <w:pPr>
        <w:tabs>
          <w:tab w:val="left" w:pos="1335"/>
        </w:tabs>
        <w:spacing w:line="360" w:lineRule="auto"/>
        <w:rPr>
          <w:u w:val="single"/>
        </w:rPr>
      </w:pPr>
      <w:r>
        <w:rPr>
          <w:u w:val="single"/>
        </w:rPr>
        <w:t>Statistical Analysis</w:t>
      </w:r>
    </w:p>
    <w:p w14:paraId="2B880516" w14:textId="6316B2F4" w:rsidR="00354C9D" w:rsidRPr="00354C9D" w:rsidRDefault="00354C9D" w:rsidP="00D36947">
      <w:pPr>
        <w:tabs>
          <w:tab w:val="left" w:pos="1335"/>
        </w:tabs>
        <w:spacing w:line="360" w:lineRule="auto"/>
        <w:rPr>
          <w:u w:val="single"/>
        </w:rPr>
      </w:pPr>
      <w:r w:rsidRPr="00354C9D">
        <w:rPr>
          <w:u w:val="single"/>
        </w:rPr>
        <w:t>Visitation and Pollen Deposition</w:t>
      </w:r>
    </w:p>
    <w:p w14:paraId="6BCA612C" w14:textId="61CACA0D" w:rsidR="00354C9D"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r w:rsidR="00767ADD">
        <w:t>(</w:t>
      </w:r>
      <w:r w:rsidR="00FF79E0">
        <w:t>Reitan and Nielson, 2006</w:t>
      </w:r>
      <w:r w:rsidR="00767ADD">
        <w:t>)</w:t>
      </w:r>
      <w:r w:rsidR="001552A5">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147C34">
        <w:t xml:space="preserve">(Rep ID)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w:t>
      </w:r>
      <w:r w:rsidR="00A6649E" w:rsidRPr="00A6649E">
        <w:t>(Table B1, B2</w:t>
      </w:r>
      <w:r w:rsidR="00EE66D2" w:rsidRPr="00A6649E">
        <w:t>)</w:t>
      </w:r>
      <w:r w:rsidR="000A01F2" w:rsidRPr="00A6649E">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2B55CE">
        <w:t>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0B30AD">
        <w:t>were</w:t>
      </w:r>
      <w:r w:rsidR="00DB0D64">
        <w:t xml:space="preserve"> used.</w:t>
      </w:r>
      <w:r w:rsidR="00354C9D">
        <w:t xml:space="preserve"> A quasipoisson GLMM (glmmPQL, MASS) was used to</w:t>
      </w:r>
      <w:r w:rsidR="00E44E27">
        <w:t xml:space="preserve"> </w:t>
      </w:r>
      <w:r w:rsidR="00524D12">
        <w:t>explore</w:t>
      </w:r>
      <w:r w:rsidR="00E44E27">
        <w:t xml:space="preserve"> which visi</w:t>
      </w:r>
      <w:r w:rsidR="00D00CEA">
        <w:t>tors were driving</w:t>
      </w:r>
      <w:r w:rsidR="00DB0B02">
        <w:t xml:space="preserve"> observed </w:t>
      </w:r>
      <w:r w:rsidR="00524D12">
        <w:t xml:space="preserve">visitation </w:t>
      </w:r>
      <w:r w:rsidR="00DB0B02">
        <w:t>patterns</w:t>
      </w:r>
      <w:r w:rsidR="0032084C">
        <w:t xml:space="preserve">. </w:t>
      </w:r>
    </w:p>
    <w:p w14:paraId="4857AC09" w14:textId="1BF714CD" w:rsidR="004268A8" w:rsidRDefault="00354C9D" w:rsidP="00D36947">
      <w:pPr>
        <w:tabs>
          <w:tab w:val="left" w:pos="1335"/>
        </w:tabs>
        <w:spacing w:line="360" w:lineRule="auto"/>
      </w:pPr>
      <w:r>
        <w:t>G</w:t>
      </w:r>
      <w:r w:rsidR="004268A8">
        <w:t xml:space="preserve">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t xml:space="preserve"> foraging instance</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147C34">
        <w:t xml:space="preserve">, and </w:t>
      </w:r>
      <w:r w:rsidR="00357EA3">
        <w:t>in all cases least-squares post hoc tests (lsmeans) were used on any significant interactions and the Rep ID was included as a random effect.</w:t>
      </w:r>
    </w:p>
    <w:p w14:paraId="7013149A" w14:textId="2F94E7EE" w:rsidR="00354C9D" w:rsidRDefault="00354C9D" w:rsidP="00D36947">
      <w:pPr>
        <w:tabs>
          <w:tab w:val="left" w:pos="1335"/>
        </w:tabs>
        <w:spacing w:line="360" w:lineRule="auto"/>
      </w:pPr>
      <w:r w:rsidRPr="00357EA3">
        <w:lastRenderedPageBreak/>
        <w:t>I fit quasipoisson models (MASS, glmmPQL) with</w:t>
      </w:r>
      <w:r>
        <w:t xml:space="preserve"> conspecific and heterospecific pollen deposition as response variables. I used the distance to </w:t>
      </w:r>
      <w:r w:rsidRPr="00031660">
        <w:rPr>
          <w:i/>
        </w:rPr>
        <w:t>L. tridentata</w:t>
      </w:r>
      <w:r>
        <w:t xml:space="preserve">, distance to the nearest conspecific neighbour and the number of </w:t>
      </w:r>
      <w:r w:rsidRPr="00031660">
        <w:rPr>
          <w:i/>
        </w:rPr>
        <w:t>M. glabrata</w:t>
      </w:r>
      <w:r>
        <w:t xml:space="preserve"> flowers as predictors. The sample ID nested in the flower ID nested in the plant was used as a random effect.</w:t>
      </w:r>
    </w:p>
    <w:p w14:paraId="666FAF55" w14:textId="797CBD6F" w:rsidR="002E1596" w:rsidRPr="00357EA3" w:rsidRDefault="00354C9D" w:rsidP="00D36947">
      <w:pPr>
        <w:tabs>
          <w:tab w:val="left" w:pos="1335"/>
        </w:tabs>
        <w:spacing w:line="360" w:lineRule="auto"/>
        <w:rPr>
          <w:u w:val="single"/>
        </w:rPr>
      </w:pPr>
      <w:r w:rsidRPr="00357EA3">
        <w:rPr>
          <w:u w:val="single"/>
        </w:rPr>
        <w:t>Extended and community level shrub effects</w:t>
      </w:r>
    </w:p>
    <w:p w14:paraId="65A63674" w14:textId="4C7B2FAD" w:rsidR="009E7102" w:rsidRDefault="006546EC" w:rsidP="00D36947">
      <w:pPr>
        <w:spacing w:line="360" w:lineRule="auto"/>
      </w:pPr>
      <w:r>
        <w:t>N</w:t>
      </w:r>
      <w:r w:rsidR="009E7102">
        <w:t>egative binomial</w:t>
      </w:r>
      <w:r w:rsidR="00B647FA">
        <w:t xml:space="preserve"> GLMM (</w:t>
      </w:r>
      <w:r w:rsidR="002B04AB">
        <w:t>lme4, glmer.nb)</w:t>
      </w:r>
      <w:r w:rsidR="00357EA3">
        <w:t xml:space="preserve"> with</w:t>
      </w:r>
      <w:r w:rsidR="00001F59">
        <w:t xml:space="preserve">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 xml:space="preserve">the family </w:t>
      </w:r>
      <w:r w:rsidR="00B647FA" w:rsidRPr="00357EA3">
        <w:rPr>
          <w:i/>
        </w:rPr>
        <w:t>Melyridae</w:t>
      </w:r>
      <w:r w:rsidR="00B647FA">
        <w:t xml:space="preserv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rsidRPr="00357EA3">
        <w:rPr>
          <w:i/>
        </w:rPr>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201C59">
        <w:t>, and negative binomial GLMM (</w:t>
      </w:r>
      <w:r w:rsidR="0040242B">
        <w:t>lme4, glmer.nb</w:t>
      </w:r>
      <w:r w:rsidR="00201C59">
        <w:t>) was used to test for differences in bee richness</w:t>
      </w:r>
      <w:r w:rsidR="00357EA3">
        <w:t xml:space="preserve">. </w:t>
      </w:r>
      <w:r w:rsidR="004540D2">
        <w:t xml:space="preserve">To test if </w:t>
      </w:r>
      <w:r w:rsidR="004540D2" w:rsidRPr="005E7E8F">
        <w:rPr>
          <w:i/>
        </w:rPr>
        <w:t>L. tridentata</w:t>
      </w:r>
      <w:r w:rsidR="004540D2">
        <w:t xml:space="preserve"> individuals with more flowers </w:t>
      </w:r>
      <w:r w:rsidR="007A5DC0">
        <w:t xml:space="preserve">were </w:t>
      </w:r>
      <w:r w:rsidR="004540D2">
        <w:t xml:space="preserve">more attractive to pollinators, </w:t>
      </w:r>
      <w:r w:rsidR="0008571F">
        <w:t>a</w:t>
      </w:r>
      <w:r w:rsidR="004540D2">
        <w:t xml:space="preserve"> quasipoisson GLM (glm) with visitation rates as the response and flower number as predictors.</w:t>
      </w:r>
      <w:r w:rsidR="00357EA3">
        <w:t xml:space="preserve"> In all cases least-squares post hoc tests (lsmeans) were used on any significant interactions and the Rep ID was included as a random effect to control for repeated measures. </w:t>
      </w:r>
    </w:p>
    <w:p w14:paraId="2649891A" w14:textId="7EE1FAFC" w:rsidR="00354C9D" w:rsidRPr="00783952" w:rsidRDefault="00354C9D" w:rsidP="00D36947">
      <w:pPr>
        <w:spacing w:line="360" w:lineRule="auto"/>
      </w:pPr>
      <w:r w:rsidRPr="00783952">
        <w:t>GLMM (glmer, lme4) with Gamma error distributions with mean daytime temperature, mean nighttime temperatures and daily temperature variance as response variables</w:t>
      </w:r>
      <w:r w:rsidR="00783952" w:rsidRPr="00783952">
        <w:t xml:space="preserve"> were used to test for the capacity of L. tridentata to create stable microclimates. T</w:t>
      </w:r>
      <w:r w:rsidRPr="00783952">
        <w:t>he shrub ID + microsite as a random effect to control for the repeated measures.</w:t>
      </w:r>
    </w:p>
    <w:p w14:paraId="362966B6" w14:textId="3E9BAF4C" w:rsidR="00783952" w:rsidRDefault="00F47E63" w:rsidP="00F47E63">
      <w:pPr>
        <w:spacing w:line="360" w:lineRule="auto"/>
      </w:pPr>
      <w:r>
        <w:t xml:space="preserve">Redundancy analysis (RDA, vegan) order to test for shifts in the shrub microsite and associated annual communities influence on insect community composition. In order to separate the responses of the vegetation factors to the blooming factors from the effect of the blooming itself, the dataset was split into pre-blooming and blooming, and analyses were run separately on each subset. </w:t>
      </w:r>
      <w:r w:rsidR="007C1D3A">
        <w:t xml:space="preserve">Arthropod abundances were </w:t>
      </w:r>
      <w:r w:rsidR="008D52A2" w:rsidRPr="007C1D3A">
        <w:t>Hellinger transformed to lower the weight of rare RTU</w:t>
      </w:r>
      <w:r w:rsidR="007C1D3A">
        <w:t xml:space="preserve"> </w:t>
      </w:r>
      <w:r w:rsidR="007C1D3A">
        <w:fldChar w:fldCharType="begin"/>
      </w:r>
      <w:r w:rsidR="007C1D3A">
        <w:instrText xml:space="preserve"> ADDIN EN.CITE &lt;EndNote&gt;&lt;Cite&gt;&lt;Author&gt;Legendre&lt;/Author&gt;&lt;Year&gt;2001&lt;/Year&gt;&lt;RecNum&gt;305&lt;/RecNum&gt;&lt;DisplayText&gt;(Legendre and Gallagher, 2001)&lt;/DisplayText&gt;&lt;record&gt;&lt;rec-number&gt;305&lt;/rec-number&gt;&lt;foreign-keys&gt;&lt;key app="EN" db-id="efxxxd2elfvxfde05eev9swq9zv0dswrxzp2"&gt;305&lt;/key&gt;&lt;/foreign-keys&gt;&lt;ref-type name="Journal Article"&gt;17&lt;/ref-type&gt;&lt;contributors&gt;&lt;authors&gt;&lt;author&gt;Legendre, Pierre&lt;/author&gt;&lt;author&gt;Gallagher, Eugene D&lt;/author&gt;&lt;/authors&gt;&lt;/contributors&gt;&lt;titles&gt;&lt;title&gt;Ecologically meaningful transformations for ordination of species data&lt;/title&gt;&lt;secondary-title&gt;Oecologia&lt;/secondary-title&gt;&lt;/titles&gt;&lt;periodical&gt;&lt;full-title&gt;Oecologia&lt;/full-title&gt;&lt;/periodical&gt;&lt;pages&gt;271-280&lt;/pages&gt;&lt;volume&gt;129&lt;/volume&gt;&lt;number&gt;2&lt;/number&gt;&lt;dates&gt;&lt;year&gt;2001&lt;/year&gt;&lt;/dates&gt;&lt;isbn&gt;0029-8549&lt;/isbn&gt;&lt;urls&gt;&lt;/urls&gt;&lt;/record&gt;&lt;/Cite&gt;&lt;/EndNote&gt;</w:instrText>
      </w:r>
      <w:r w:rsidR="007C1D3A">
        <w:fldChar w:fldCharType="separate"/>
      </w:r>
      <w:r w:rsidR="007C1D3A">
        <w:rPr>
          <w:noProof/>
        </w:rPr>
        <w:t>(</w:t>
      </w:r>
      <w:hyperlink w:anchor="_ENREF_45" w:tooltip="Legendre, 2001 #305" w:history="1">
        <w:r w:rsidR="005D434B">
          <w:rPr>
            <w:noProof/>
          </w:rPr>
          <w:t>Legendre and Gallagher, 2001</w:t>
        </w:r>
      </w:hyperlink>
      <w:r w:rsidR="007C1D3A">
        <w:rPr>
          <w:noProof/>
        </w:rPr>
        <w:t>)</w:t>
      </w:r>
      <w:r w:rsidR="007C1D3A">
        <w:fldChar w:fldCharType="end"/>
      </w:r>
      <w:r w:rsidR="008D52A2" w:rsidRPr="007C1D3A">
        <w:t>.</w:t>
      </w:r>
      <w:r w:rsidR="007C1D3A">
        <w:t xml:space="preserve"> Microsite, percent annual cover, annual richness and heterospecific annual bloom density were used as constraining variables in the ordination. In order to test for the significance of the constraining variables in explaining the variation, a permutation ANOVA (anova.cca) was used on each RDA.</w:t>
      </w:r>
    </w:p>
    <w:p w14:paraId="56590EAA" w14:textId="60858965" w:rsidR="00F861C6" w:rsidRPr="007C7338" w:rsidRDefault="00357EA3" w:rsidP="00D36947">
      <w:pPr>
        <w:spacing w:line="360" w:lineRule="auto"/>
        <w:rPr>
          <w:u w:val="single"/>
        </w:rPr>
      </w:pPr>
      <w:r>
        <w:rPr>
          <w:u w:val="single"/>
        </w:rPr>
        <w:lastRenderedPageBreak/>
        <w:t>Ecological effect sizes</w:t>
      </w:r>
    </w:p>
    <w:p w14:paraId="31946AA6" w14:textId="0F303554"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3" w:tooltip="Armas, 2004 #267" w:history="1">
        <w:r w:rsidR="005D434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A6649E">
        <w:t xml:space="preserve">This metric </w:t>
      </w:r>
      <w:r w:rsidR="00202548" w:rsidRPr="00A6649E">
        <w:t>ranges from −1 to +1,</w:t>
      </w:r>
      <w:r w:rsidR="00A6649E">
        <w:t xml:space="preserve"> is </w:t>
      </w:r>
      <w:r w:rsidR="00A6649E" w:rsidRPr="00A6649E">
        <w:t xml:space="preserve">symmetric around 0, </w:t>
      </w:r>
      <w:r w:rsidR="00202548" w:rsidRPr="00A6649E">
        <w:t xml:space="preserve">and negative values </w:t>
      </w:r>
      <w:r w:rsidR="00A6649E" w:rsidRPr="00A6649E">
        <w:t>indicated</w:t>
      </w:r>
      <w:r w:rsidR="00202548" w:rsidRPr="00A6649E">
        <w:t xml:space="preserve"> relative competition whilst positives </w:t>
      </w:r>
      <w:r w:rsidR="00A6649E" w:rsidRPr="00A6649E">
        <w:t>indicate</w:t>
      </w:r>
      <w:r w:rsidR="00202548" w:rsidRPr="00A6649E">
        <w:t xml:space="preserve"> facilitation.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14:paraId="23DA366E" w14:textId="77777777" w:rsidR="007638E6" w:rsidRPr="00AE7363" w:rsidRDefault="007638E6" w:rsidP="00D36947">
      <w:pPr>
        <w:spacing w:line="360" w:lineRule="auto"/>
        <w:rPr>
          <w:b/>
        </w:rPr>
      </w:pPr>
      <w:r w:rsidRPr="00AE7363">
        <w:rPr>
          <w:b/>
        </w:rPr>
        <w:t>Results</w:t>
      </w:r>
    </w:p>
    <w:p w14:paraId="0566DAC7" w14:textId="13014C7A" w:rsidR="0001769C" w:rsidRPr="00FD1DD7" w:rsidRDefault="004D128F" w:rsidP="00D36947">
      <w:pPr>
        <w:spacing w:line="360" w:lineRule="auto"/>
        <w:rPr>
          <w:i/>
        </w:rPr>
      </w:pPr>
      <w:r>
        <w:rPr>
          <w:u w:val="single"/>
        </w:rPr>
        <w:t>Shrub effects on visitation rate</w:t>
      </w:r>
      <w:r w:rsidR="000B5711">
        <w:rPr>
          <w:u w:val="single"/>
        </w:rPr>
        <w:t>s and pollen deposition to phyto</w:t>
      </w:r>
      <w:r>
        <w:rPr>
          <w:u w:val="single"/>
        </w:rPr>
        <w:t>meter species</w:t>
      </w:r>
    </w:p>
    <w:p w14:paraId="2BE19A35" w14:textId="77777777" w:rsidR="00962DBA" w:rsidRDefault="00E669A4" w:rsidP="00962DBA">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35289A" w:rsidRPr="0035289A">
        <w:t>instance</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r w:rsidR="000B5711">
        <w:t xml:space="preserve"> </w:t>
      </w:r>
      <w:r w:rsidR="00904F89">
        <w:t xml:space="preserve">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conspecific density on both the frequency of foragin</w:t>
      </w:r>
      <w:r w:rsidR="00D662CF">
        <w:t xml:space="preserve">g bouts and floral visitation. </w:t>
      </w:r>
      <w:r w:rsidR="00AA5AC2">
        <w:t>There were RTU specific changes</w:t>
      </w:r>
      <w:r w:rsidR="00D662CF">
        <w:t xml:space="preserve"> in the number of foraging instances</w:t>
      </w:r>
      <w:r w:rsidR="00AA5AC2">
        <w:t xml:space="preserve"> and flowers visited with blooming (</w:t>
      </w:r>
      <w:r w:rsidR="000B5711">
        <w:t xml:space="preserve">Figure 1, </w:t>
      </w:r>
      <w:r w:rsidR="00962DBA">
        <w:t>Table 1</w:t>
      </w:r>
      <w:r w:rsidR="00AA5AC2">
        <w:t xml:space="preserve">). </w:t>
      </w:r>
      <w:r w:rsidR="00BE67B9">
        <w:t xml:space="preserve">The </w:t>
      </w:r>
      <w:r w:rsidR="00AA5AC2">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rsidR="00962DBA">
        <w:t>1</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200E82E2" w14:textId="0BDA7D4A" w:rsidR="00AA5AC2" w:rsidRDefault="00962DBA" w:rsidP="00D36947">
      <w:pPr>
        <w:spacing w:line="360" w:lineRule="auto"/>
      </w:pPr>
      <w:r w:rsidRPr="009377C8">
        <w:t xml:space="preserve">There was no significant influence </w:t>
      </w:r>
      <w:r>
        <w:t>of heterospecific shrub blooming density on foraging instance frequency or total flowers visited (Table 2). There was a significant, positive effect of heterospecific annual floral density on foraging instances, but not flowers visited (Table 2)</w:t>
      </w:r>
      <w:r w:rsidRPr="009377C8">
        <w:t xml:space="preserve">. </w:t>
      </w:r>
      <w:r>
        <w:lastRenderedPageBreak/>
        <w:t xml:space="preserve">Floral visitation rates (flowers/hr) were significantly correlated </w:t>
      </w:r>
      <w:r w:rsidRPr="009377C8">
        <w:t>betwe</w:t>
      </w:r>
      <w:r>
        <w:t xml:space="preserve">en paired shrub/open microsites (Pearson’s = 0.262, </w:t>
      </w:r>
      <w:r w:rsidRPr="005F5B8B">
        <w:t>t = 2.8708, df = 112, p-value = 0.004898</w:t>
      </w:r>
      <w:r>
        <w:t>).</w:t>
      </w:r>
    </w:p>
    <w:p w14:paraId="5C80093D" w14:textId="0F4281C1" w:rsidR="00D662CF" w:rsidRDefault="00D662CF" w:rsidP="00D36947">
      <w:pPr>
        <w:spacing w:line="360" w:lineRule="auto"/>
      </w:pPr>
      <w:r>
        <w:t>There was</w:t>
      </w:r>
      <w:r w:rsidR="00805752" w:rsidRPr="00805752">
        <w:t xml:space="preserve"> a negative effect of </w:t>
      </w:r>
      <w:r w:rsidR="00805752" w:rsidRPr="004862EA">
        <w:rPr>
          <w:i/>
        </w:rPr>
        <w:t>L. tridentata</w:t>
      </w:r>
      <w:r w:rsidR="00805752" w:rsidRPr="00805752">
        <w:t xml:space="preserve"> blooming on </w:t>
      </w:r>
      <w:r w:rsidR="00805752" w:rsidRPr="004862EA">
        <w:rPr>
          <w:i/>
        </w:rPr>
        <w:t>M. glabrata</w:t>
      </w:r>
      <w:r w:rsidR="00805752" w:rsidRPr="00805752">
        <w:t xml:space="preserve"> visit duration, but no microsite effect (</w:t>
      </w:r>
      <w:r w:rsidR="009A6452">
        <w:t>Table 5</w:t>
      </w:r>
      <w:r w:rsidR="00805752"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r w:rsidR="000B5711">
        <w:t xml:space="preserve"> </w:t>
      </w:r>
      <w:r w:rsidR="00502C85">
        <w:t>The proportion of flowers visited per visit decreased significantly with blooming at the shrub microsite only (</w:t>
      </w:r>
      <w:r w:rsidR="00AA5AC2">
        <w:t>Table 5</w:t>
      </w:r>
      <w:r w:rsidR="00FD1DD7">
        <w:t>), but there were</w:t>
      </w:r>
      <w:r w:rsidR="00502C85">
        <w:t xml:space="preserve"> no </w:t>
      </w:r>
      <w:r>
        <w:t>RTU specific response to blooming or microsite (Appendix</w:t>
      </w:r>
      <w:r w:rsidR="0040242B">
        <w:t xml:space="preserve"> B</w:t>
      </w:r>
      <w:r>
        <w:t>).</w:t>
      </w:r>
    </w:p>
    <w:p w14:paraId="2BE078C2" w14:textId="5B5014D8" w:rsidR="000B5711" w:rsidRPr="000B5711" w:rsidRDefault="000B5711" w:rsidP="00D36947">
      <w:pPr>
        <w:spacing w:line="360" w:lineRule="auto"/>
        <w:rPr>
          <w:i/>
        </w:rPr>
      </w:pPr>
      <w:r>
        <w:t xml:space="preserve">A total of </w:t>
      </w:r>
      <w:r w:rsidRPr="004738C4">
        <w:t>16209</w:t>
      </w:r>
      <w:r>
        <w:t xml:space="preserve"> grains of conspecific pollen and </w:t>
      </w:r>
      <w:r w:rsidRPr="004738C4">
        <w:t>1719</w:t>
      </w:r>
      <w:r>
        <w:t xml:space="preserve"> of heterospecific grains were counted. </w:t>
      </w:r>
      <w:r w:rsidRPr="00AA68D6">
        <w:t xml:space="preserve">At the nearby site, there was no </w:t>
      </w:r>
      <w:r>
        <w:t xml:space="preserve">significant influence of </w:t>
      </w:r>
      <w:r w:rsidRPr="00AA68D6">
        <w:t xml:space="preserve">proximity to </w:t>
      </w:r>
      <w:r w:rsidRPr="00C7284D">
        <w:rPr>
          <w:i/>
        </w:rPr>
        <w:t>L. tridentata</w:t>
      </w:r>
      <w:r>
        <w:rPr>
          <w:i/>
        </w:rPr>
        <w:t xml:space="preserve"> </w:t>
      </w:r>
      <w:r>
        <w:t>or the number of conspecific flowers (Figure 3</w:t>
      </w:r>
      <w:r w:rsidR="0013510E">
        <w:t>a</w:t>
      </w:r>
      <w:r>
        <w:t>) on conspecific pollen deposition, however there was a marginally significant effect of distance to nearest conspecific neighbour (Tab</w:t>
      </w:r>
      <w:r w:rsidR="00665981">
        <w:t>le 5</w:t>
      </w:r>
      <w:r>
        <w:t>). H</w:t>
      </w:r>
      <w:r w:rsidRPr="00AA68D6">
        <w:t>eterospecific pollen deposition increased</w:t>
      </w:r>
      <w:r>
        <w:t xml:space="preserve"> significantly with distance</w:t>
      </w:r>
      <w:r w:rsidRPr="00AA68D6">
        <w:t xml:space="preserve"> from </w:t>
      </w:r>
      <w:r w:rsidRPr="00C7284D">
        <w:rPr>
          <w:i/>
        </w:rPr>
        <w:t xml:space="preserve">L. </w:t>
      </w:r>
      <w:r>
        <w:rPr>
          <w:i/>
        </w:rPr>
        <w:t>tridentata</w:t>
      </w:r>
      <w:r w:rsidR="00D662CF">
        <w:rPr>
          <w:i/>
        </w:rPr>
        <w:t xml:space="preserve"> </w:t>
      </w:r>
      <w:r w:rsidR="00D662CF">
        <w:t>(Figure 3b)</w:t>
      </w:r>
      <w:r>
        <w:rPr>
          <w:i/>
        </w:rPr>
        <w:t xml:space="preserve">. </w:t>
      </w:r>
      <w:r>
        <w:t xml:space="preserve">Conspecific and heterospecific pollen deposition were significantly correlated (Pearson’s = 0.15, t = 2.397, df = 229, p = 0.01). </w:t>
      </w:r>
    </w:p>
    <w:p w14:paraId="7502C0DD" w14:textId="6C859D0F" w:rsidR="0015677D" w:rsidRDefault="00903B34" w:rsidP="00D36947">
      <w:pPr>
        <w:tabs>
          <w:tab w:val="left" w:pos="1335"/>
        </w:tabs>
        <w:spacing w:line="360" w:lineRule="auto"/>
        <w:rPr>
          <w:u w:val="single"/>
        </w:rPr>
      </w:pPr>
      <w:r>
        <w:rPr>
          <w:u w:val="single"/>
        </w:rPr>
        <w:t>Extended and community-level effects of shrub species.</w:t>
      </w:r>
    </w:p>
    <w:p w14:paraId="096BF50B" w14:textId="4A990E99" w:rsidR="009D0BBE" w:rsidRDefault="006832EB" w:rsidP="00D36947">
      <w:pPr>
        <w:spacing w:line="360" w:lineRule="auto"/>
      </w:pPr>
      <w:r>
        <w:t>A total of 3</w:t>
      </w:r>
      <w:r w:rsidR="008F2DF8">
        <w:t>987</w:t>
      </w:r>
      <w:r w:rsidR="005D32A0">
        <w:t xml:space="preserve"> arthropods spanning 1</w:t>
      </w:r>
      <w:r w:rsidR="00F160DE">
        <w:t>18</w:t>
      </w:r>
      <w:r w:rsidR="005D32A0">
        <w:t xml:space="preserve"> taxonomic groups</w:t>
      </w:r>
      <w:r w:rsidR="007C138F">
        <w:t xml:space="preserve"> (</w:t>
      </w:r>
      <w:r w:rsidR="009064B9" w:rsidRPr="009064B9">
        <w:t>Table A1</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665981">
        <w:t>6</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65981">
        <w:t xml:space="preserve"> (Appendix Cx</w:t>
      </w:r>
      <w:r w:rsidR="006854CA">
        <w:t>)</w:t>
      </w:r>
      <w:r w:rsidR="00D44097">
        <w:t>.</w:t>
      </w:r>
      <w:r w:rsidR="002715FB">
        <w:t xml:space="preserve"> </w:t>
      </w:r>
      <w:r w:rsidR="00506418">
        <w:t>There was no significant difference in bee abundance</w:t>
      </w:r>
      <w:r w:rsidR="00AB29F1">
        <w:t xml:space="preserve"> or species richness</w:t>
      </w:r>
      <w:r w:rsidR="00506418">
        <w:t xml:space="preserve"> caught in pan traps between any of the treatments (</w:t>
      </w:r>
      <w:r w:rsidR="006854CA">
        <w:t xml:space="preserve">Table </w:t>
      </w:r>
      <w:r w:rsidR="00665981">
        <w:t>6</w:t>
      </w:r>
      <w:r w:rsidR="00506418">
        <w:t xml:space="preserve">). </w:t>
      </w:r>
    </w:p>
    <w:p w14:paraId="05ADDF04" w14:textId="39F9AC7E" w:rsidR="00506418" w:rsidRDefault="00665981" w:rsidP="00D36947">
      <w:pPr>
        <w:spacing w:line="360" w:lineRule="auto"/>
      </w:pPr>
      <w:r>
        <w:t>Percent cover of ground vegetation was significantly greater in shrub microsites (Table 6) and it decreased with blooming in the open microsite only. There was a significant decrease in</w:t>
      </w:r>
      <w:r w:rsidR="009D0BBE">
        <w:t xml:space="preserve"> heterospecific</w:t>
      </w:r>
      <w:r>
        <w:t xml:space="preserve"> annual floral density with blooming, but no difference between the microsites. There was no significant difference in annual species richness </w:t>
      </w:r>
      <w:r w:rsidR="009D0BBE">
        <w:t xml:space="preserve">between any of the treatments. </w:t>
      </w:r>
      <w:r w:rsidR="009D0BBE">
        <w:lastRenderedPageBreak/>
        <w:t>Relative interaction index e</w:t>
      </w:r>
      <w:r>
        <w:t xml:space="preserve">ffect size calculations indicated that shrubs had a competitive effect on floral visitation of </w:t>
      </w:r>
      <w:r w:rsidRPr="00D51033">
        <w:rPr>
          <w:i/>
        </w:rPr>
        <w:t>M. glabrata</w:t>
      </w:r>
      <w:r>
        <w:rPr>
          <w:i/>
        </w:rPr>
        <w:t xml:space="preserve">, </w:t>
      </w:r>
      <w:r>
        <w:t>a facilitative effect on arthropod abundan</w:t>
      </w:r>
      <w:r w:rsidR="009D0BBE">
        <w:t xml:space="preserve">ce, arthropod species richness and </w:t>
      </w:r>
      <w:r>
        <w:t>annual percent cover</w:t>
      </w:r>
      <w:r w:rsidR="009D0BBE">
        <w:t>,</w:t>
      </w:r>
      <w:r>
        <w:t xml:space="preserve"> and a neutral effect on annual richness</w:t>
      </w:r>
      <w:r w:rsidR="001B594E">
        <w:t xml:space="preserve"> (Figure 5A)</w:t>
      </w:r>
      <w:r>
        <w:t>. Blooming had a negative</w:t>
      </w:r>
      <w:r w:rsidR="00BD4EC9">
        <w:t xml:space="preserve"> effect on </w:t>
      </w:r>
      <w:r w:rsidR="001B594E">
        <w:t>floral visitation, arthropod abundance and arthropod species richness. It had a negative effect on annual percent cover at the open microsite only, and a neutral effect on annual richness (Figure 5B</w:t>
      </w:r>
      <w:bookmarkStart w:id="0" w:name="_GoBack"/>
      <w:bookmarkEnd w:id="0"/>
      <w:r>
        <w:t xml:space="preserve">). </w:t>
      </w:r>
    </w:p>
    <w:p w14:paraId="65F96830" w14:textId="6339A44A" w:rsidR="002B714D" w:rsidRDefault="002B714D" w:rsidP="00D36947">
      <w:pPr>
        <w:spacing w:line="360" w:lineRule="auto"/>
      </w:pPr>
      <w:r>
        <w:t xml:space="preserve">Pollinator visitation to </w:t>
      </w:r>
      <w:r w:rsidRPr="00C7284D">
        <w:rPr>
          <w:i/>
        </w:rPr>
        <w:t>L. tridentata</w:t>
      </w:r>
      <w:r>
        <w:t xml:space="preserve"> increased with floral abundan</w:t>
      </w:r>
      <w:r w:rsidR="00BD4EC9">
        <w:t>ce (Figure 5</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 xml:space="preserve">1002) were correlated. </w:t>
      </w:r>
      <w:r>
        <w:rPr>
          <w:i/>
        </w:rPr>
        <w:t>L. tridentata</w:t>
      </w:r>
      <w:r>
        <w:t xml:space="preserve"> received 197 floral visit over 15 hours of observations. Of 169 visits made by bees, </w:t>
      </w:r>
      <w:r w:rsidRPr="004012A4">
        <w:rPr>
          <w:i/>
        </w:rPr>
        <w:t>Apis mellifera</w:t>
      </w:r>
      <w:r>
        <w:t xml:space="preserve"> was the most frequent visitor (32%), </w:t>
      </w:r>
      <w:r w:rsidRPr="004012A4">
        <w:rPr>
          <w:i/>
        </w:rPr>
        <w:t>Centris</w:t>
      </w:r>
      <w:r>
        <w:t xml:space="preserve"> sp. (21%), </w:t>
      </w:r>
      <w:r>
        <w:rPr>
          <w:i/>
        </w:rPr>
        <w:t>Hesperapis larrae</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409AAA12" w14:textId="2A532195" w:rsidR="002B714D" w:rsidRDefault="002B714D" w:rsidP="00D36947">
      <w:pPr>
        <w:spacing w:line="360" w:lineRule="auto"/>
      </w:pPr>
      <w:r>
        <w:t>Mean daytime temperatures we</w:t>
      </w:r>
      <w:r w:rsidR="00665981">
        <w:t>re significantly lower (Figure 6</w:t>
      </w:r>
      <w:r>
        <w:t xml:space="preserve">,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p>
    <w:p w14:paraId="690D6551" w14:textId="5216AEB7" w:rsidR="006E1402" w:rsidRDefault="0035282D" w:rsidP="006E1402">
      <w:pPr>
        <w:spacing w:line="360" w:lineRule="auto"/>
      </w:pPr>
      <w:r w:rsidRPr="006E1402">
        <w:t xml:space="preserve">Arthropod community composition was significantly influenced </w:t>
      </w:r>
      <w:r w:rsidR="006E1402" w:rsidRPr="006E1402">
        <w:t>by microsite</w:t>
      </w:r>
      <w:r w:rsidR="006E1402">
        <w:t xml:space="preserve"> for both blooming treatments (Table 6). There was no significant effect of the annual understory. The constraining variables of the pre-blooming RDA explained more variation (12.5%) than blooming (4%). Only the pre-blooming RDA was significant (pre: F = 3.3448, Df = 4, p =  0.001, blooming: F = </w:t>
      </w:r>
      <w:r w:rsidR="006E1402" w:rsidRPr="006E1402">
        <w:t>1.1862</w:t>
      </w:r>
      <w:r w:rsidR="006E1402">
        <w:t xml:space="preserve">, Df = 4, p = </w:t>
      </w:r>
      <w:r w:rsidR="006E1402" w:rsidRPr="006E1402">
        <w:t>0.118</w:t>
      </w:r>
      <w:r w:rsidR="006E1402">
        <w:t xml:space="preserve">). </w:t>
      </w:r>
    </w:p>
    <w:p w14:paraId="2680797F" w14:textId="77777777" w:rsidR="005A3B82" w:rsidRPr="00563FE2" w:rsidRDefault="005A3B82" w:rsidP="00D36947">
      <w:pPr>
        <w:spacing w:line="360" w:lineRule="auto"/>
        <w:rPr>
          <w:b/>
        </w:rPr>
      </w:pPr>
      <w:r w:rsidRPr="00563FE2">
        <w:rPr>
          <w:b/>
        </w:rPr>
        <w:t xml:space="preserve">Discussion </w:t>
      </w:r>
    </w:p>
    <w:p w14:paraId="4C15B59F" w14:textId="21FB407D" w:rsidR="00B209CF" w:rsidRDefault="005F32CE" w:rsidP="00D36947">
      <w:pPr>
        <w:spacing w:line="360" w:lineRule="auto"/>
      </w:pPr>
      <w:r w:rsidRPr="008D57E4">
        <w:t xml:space="preserve">Net interaction </w:t>
      </w:r>
      <w:r>
        <w:t xml:space="preserve">theory proposes that both positive and negative interactions are common in most sets </w:t>
      </w:r>
      <w:r w:rsidR="00F92C5A">
        <w:t>of interactions between different species in a system</w:t>
      </w:r>
      <w:r w:rsidR="007578C9">
        <w:t xml:space="preserve"> </w:t>
      </w:r>
      <w:r w:rsidR="007578C9">
        <w:fldChar w:fldCharType="begin"/>
      </w:r>
      <w:r w:rsidR="007578C9">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7578C9">
        <w:fldChar w:fldCharType="separate"/>
      </w:r>
      <w:r w:rsidR="007578C9">
        <w:rPr>
          <w:noProof/>
        </w:rPr>
        <w:t>(</w:t>
      </w:r>
      <w:hyperlink w:anchor="_ENREF_16" w:tooltip="Callaway, 1997 #3" w:history="1">
        <w:r w:rsidR="005D434B">
          <w:rPr>
            <w:noProof/>
          </w:rPr>
          <w:t>Callaway and Walker, 1997b</w:t>
        </w:r>
      </w:hyperlink>
      <w:r w:rsidR="007578C9">
        <w:rPr>
          <w:noProof/>
        </w:rPr>
        <w:t>)</w:t>
      </w:r>
      <w:r w:rsidR="007578C9">
        <w:fldChar w:fldCharType="end"/>
      </w:r>
      <w:r w:rsidR="00F92C5A">
        <w:t xml:space="preserve">. </w:t>
      </w:r>
      <w:r w:rsidR="00255619">
        <w:t xml:space="preserve">This study confirmed </w:t>
      </w:r>
      <w:r w:rsidR="009152BD">
        <w:t xml:space="preserve">the role of the desert shrub </w:t>
      </w:r>
      <w:r w:rsidR="009152BD" w:rsidRPr="009152BD">
        <w:rPr>
          <w:i/>
        </w:rPr>
        <w:t>L. tridentata</w:t>
      </w:r>
      <w:r w:rsidR="009152BD">
        <w:t xml:space="preserve"> </w:t>
      </w:r>
      <w:r w:rsidR="00255619">
        <w:t>as a foundation species in this system through</w:t>
      </w:r>
      <w:r w:rsidR="0057572E">
        <w:t xml:space="preserve"> its</w:t>
      </w:r>
      <w:r w:rsidR="00255619">
        <w:t xml:space="preserve"> positive effects on annual and arthropod communities</w:t>
      </w:r>
      <w:r w:rsidR="0093473E">
        <w:t xml:space="preserve"> and its ability to stabilize microclimates</w:t>
      </w:r>
      <w:r w:rsidR="00255619">
        <w:t xml:space="preserve">. </w:t>
      </w:r>
      <w:r w:rsidR="00DB3C03">
        <w:t>However, the</w:t>
      </w:r>
      <w:r w:rsidR="009152BD">
        <w:t xml:space="preserve"> net outcome of these interactions was </w:t>
      </w:r>
      <w:r w:rsidR="00ED44B7">
        <w:t>both</w:t>
      </w:r>
      <w:r w:rsidR="00F9076F">
        <w:t xml:space="preserve"> positive and negative </w:t>
      </w:r>
      <w:r w:rsidR="0080222B">
        <w:t>depending on the specific m</w:t>
      </w:r>
      <w:r w:rsidR="008D57E4">
        <w:t>echanistic pathway and p</w:t>
      </w:r>
      <w:r w:rsidR="006A6C7F">
        <w:t xml:space="preserve">henological stage of the shrub.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9152BD">
        <w:t xml:space="preserve">the representative phytometer species </w:t>
      </w:r>
      <w:r w:rsidR="00697B93" w:rsidRPr="00997FB7">
        <w:rPr>
          <w:i/>
        </w:rPr>
        <w:t>M. glabrata</w:t>
      </w:r>
      <w:r w:rsidR="00697B93" w:rsidRPr="00697B93">
        <w:t xml:space="preserve"> </w:t>
      </w:r>
      <w:r w:rsidR="007F0D55">
        <w:t>and</w:t>
      </w:r>
      <w:r w:rsidR="007F0D55" w:rsidRPr="00697B93">
        <w:t xml:space="preserve"> </w:t>
      </w:r>
      <w:r w:rsidR="00697B93" w:rsidRPr="00697B93">
        <w:t>thi</w:t>
      </w:r>
      <w:r w:rsidR="00AA0E81">
        <w:t xml:space="preserve">s </w:t>
      </w:r>
      <w:r w:rsidR="00AA0E81">
        <w:lastRenderedPageBreak/>
        <w:t xml:space="preserve">relative negative outcome of association </w:t>
      </w:r>
      <w:r w:rsidR="00697B93" w:rsidRPr="00697B93">
        <w:t xml:space="preserve">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B01777">
        <w:t xml:space="preserve">The phenological shift into blooming by </w:t>
      </w:r>
      <w:r w:rsidR="00B01777" w:rsidRPr="005D32E7">
        <w:rPr>
          <w:i/>
        </w:rPr>
        <w:t>L. tridentata</w:t>
      </w:r>
      <w:r w:rsidR="00B01777">
        <w:t xml:space="preserve"> intensified competition with </w:t>
      </w:r>
      <w:r w:rsidR="00B01777" w:rsidRPr="005D32E7">
        <w:rPr>
          <w:i/>
        </w:rPr>
        <w:t>M. glabrata</w:t>
      </w:r>
      <w:r w:rsidR="005D32E7">
        <w:rPr>
          <w:i/>
        </w:rPr>
        <w:t xml:space="preserve"> </w:t>
      </w:r>
      <w:r w:rsidR="005D32E7">
        <w:t>at both microsites</w:t>
      </w:r>
      <w:r w:rsidR="00B01777">
        <w:t xml:space="preserve"> rather than triggering facilitation via the magnet species effect</w:t>
      </w:r>
      <w:r w:rsidR="00F560CF">
        <w:t>.</w:t>
      </w:r>
      <w:r w:rsidR="003F3A99">
        <w:t xml:space="preserve"> </w:t>
      </w:r>
    </w:p>
    <w:p w14:paraId="72D8FBC2" w14:textId="0BA41085" w:rsidR="00432E67" w:rsidRDefault="001A2EB7" w:rsidP="00FC7ED4">
      <w:pPr>
        <w:spacing w:line="360" w:lineRule="auto"/>
      </w:pPr>
      <w:r>
        <w:t>Plants that employ a</w:t>
      </w:r>
      <w:r w:rsidR="003C7F11">
        <w:t xml:space="preserve"> cornucopian flowering strategy pr</w:t>
      </w:r>
      <w:r>
        <w:t>oduce abundant floral resources</w:t>
      </w:r>
      <w:r w:rsidR="00B91511">
        <w:t xml:space="preserve"> over an extended period</w:t>
      </w:r>
      <w:r w:rsidR="0037593E">
        <w:t xml:space="preserve"> of time</w:t>
      </w:r>
      <w:r>
        <w:t>, which attracts</w:t>
      </w:r>
      <w:r w:rsidR="003C7F11">
        <w:t xml:space="preserve"> a wide range of p</w:t>
      </w:r>
      <w:r w:rsidR="0037593E">
        <w:t xml:space="preserve">ollinators to the area </w:t>
      </w:r>
      <w:r w:rsidR="00A6649E">
        <w:fldChar w:fldCharType="begin"/>
      </w:r>
      <w:r w:rsidR="00A6649E">
        <w:instrText xml:space="preserve"> ADDIN EN.CITE &lt;EndNote&gt;&lt;Cite&gt;&lt;Author&gt;Mosquin&lt;/Author&gt;&lt;Year&gt;1971&lt;/Year&gt;&lt;RecNum&gt;35&lt;/RecNum&gt;&lt;DisplayText&gt;(Gentry, 1974; 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Cite&gt;&lt;Author&gt;Gentry&lt;/Author&gt;&lt;Year&gt;1974&lt;/Year&gt;&lt;RecNum&gt;300&lt;/RecNum&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EndNote&gt;</w:instrText>
      </w:r>
      <w:r w:rsidR="00A6649E">
        <w:fldChar w:fldCharType="separate"/>
      </w:r>
      <w:r w:rsidR="00A6649E">
        <w:rPr>
          <w:noProof/>
        </w:rPr>
        <w:t>(</w:t>
      </w:r>
      <w:hyperlink w:anchor="_ENREF_31" w:tooltip="Gentry, 1974 #300" w:history="1">
        <w:r w:rsidR="005D434B">
          <w:rPr>
            <w:noProof/>
          </w:rPr>
          <w:t>Gentry, 1974</w:t>
        </w:r>
      </w:hyperlink>
      <w:r w:rsidR="00A6649E">
        <w:rPr>
          <w:noProof/>
        </w:rPr>
        <w:t xml:space="preserve">; </w:t>
      </w:r>
      <w:hyperlink w:anchor="_ENREF_56" w:tooltip="Mosquin, 1971 #35" w:history="1">
        <w:r w:rsidR="005D434B">
          <w:rPr>
            <w:noProof/>
          </w:rPr>
          <w:t>Mosquin, 1971</w:t>
        </w:r>
      </w:hyperlink>
      <w:r w:rsidR="00A6649E">
        <w:rPr>
          <w:noProof/>
        </w:rPr>
        <w:t>)</w:t>
      </w:r>
      <w:r w:rsidR="00A6649E">
        <w:fldChar w:fldCharType="end"/>
      </w:r>
      <w:r w:rsidR="00A6649E">
        <w:t xml:space="preserve">. </w:t>
      </w:r>
      <w:r w:rsidR="00EF6F6D">
        <w:t>This</w:t>
      </w:r>
      <w:r w:rsidR="000426DE">
        <w:t xml:space="preserve"> positive response by pollinators</w:t>
      </w:r>
      <w:r w:rsidR="006A4511">
        <w:t xml:space="preserve"> to the floral density of </w:t>
      </w:r>
      <w:r w:rsidR="006A4511" w:rsidRPr="00D463A0">
        <w:rPr>
          <w:i/>
        </w:rPr>
        <w:t>L. tridentata</w:t>
      </w:r>
      <w:r w:rsidR="006A4511">
        <w:t xml:space="preserve"> i.e. concentrations of floral resources</w:t>
      </w:r>
      <w:r w:rsidR="000426DE">
        <w:t xml:space="preserve"> was</w:t>
      </w:r>
      <w:r w:rsidR="006A4511">
        <w:t xml:space="preserve"> at a cost to </w:t>
      </w:r>
      <w:r w:rsidR="006A4511" w:rsidRPr="00672602">
        <w:rPr>
          <w:i/>
        </w:rPr>
        <w:t>M. glabrata</w:t>
      </w:r>
      <w:r w:rsidR="0081624A">
        <w:t>.</w:t>
      </w:r>
      <w:r w:rsidR="007F0227">
        <w:t xml:space="preserve"> </w:t>
      </w:r>
      <w:r w:rsidR="00EF6F6D">
        <w:t>P</w:t>
      </w:r>
      <w:r w:rsidR="007F0227">
        <w:t xml:space="preserve">ollinator </w:t>
      </w:r>
      <w:r w:rsidR="00EF6F6D">
        <w:t>visitation frequency and</w:t>
      </w:r>
      <w:r w:rsidR="009064B9">
        <w:t xml:space="preserve"> the foraging behaviour of pollinators changed in </w:t>
      </w:r>
      <w:r w:rsidR="00EF6F6D">
        <w:t>response to the large increase of</w:t>
      </w:r>
      <w:r w:rsidR="007F0227">
        <w:t xml:space="preserve"> floral resources</w:t>
      </w:r>
      <w:r w:rsidR="00EF6F6D">
        <w:t xml:space="preserve"> by </w:t>
      </w:r>
      <w:r w:rsidR="00EF6F6D" w:rsidRPr="00EF6F6D">
        <w:rPr>
          <w:i/>
        </w:rPr>
        <w:t>L. tridentata</w:t>
      </w:r>
      <w:r w:rsidR="007F0227">
        <w:t xml:space="preserve">. </w:t>
      </w:r>
      <w:r w:rsidR="00EF6F6D">
        <w:t>The foraging strategies of many pollinator groups are centred around</w:t>
      </w:r>
      <w:r w:rsidR="007F0227">
        <w:t xml:space="preserve"> energetic</w:t>
      </w:r>
      <w:r w:rsidR="00D55EB7">
        <w:t xml:space="preserve"> considerations </w:t>
      </w:r>
      <w:r w:rsidR="00A6649E">
        <w:fldChar w:fldCharType="begin"/>
      </w:r>
      <w:r w:rsidR="00A6649E">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A6649E">
        <w:fldChar w:fldCharType="separate"/>
      </w:r>
      <w:r w:rsidR="00A6649E">
        <w:rPr>
          <w:noProof/>
        </w:rPr>
        <w:t>(</w:t>
      </w:r>
      <w:hyperlink w:anchor="_ENREF_36" w:tooltip="Heinrich, 1972 #163" w:history="1">
        <w:r w:rsidR="005D434B">
          <w:rPr>
            <w:noProof/>
          </w:rPr>
          <w:t>Heinrich and Raven, 1972</w:t>
        </w:r>
      </w:hyperlink>
      <w:r w:rsidR="00A6649E">
        <w:rPr>
          <w:noProof/>
        </w:rPr>
        <w:t xml:space="preserve">; </w:t>
      </w:r>
      <w:hyperlink w:anchor="_ENREF_63" w:tooltip="Pyke, 1984 #28" w:history="1">
        <w:r w:rsidR="005D434B">
          <w:rPr>
            <w:noProof/>
          </w:rPr>
          <w:t>Pyke, 1984</w:t>
        </w:r>
      </w:hyperlink>
      <w:r w:rsidR="00A6649E">
        <w:rPr>
          <w:noProof/>
        </w:rPr>
        <w:t>)</w:t>
      </w:r>
      <w:r w:rsidR="00A6649E">
        <w:fldChar w:fldCharType="end"/>
      </w:r>
      <w:r w:rsidR="00A6649E">
        <w:t xml:space="preserve">. </w:t>
      </w:r>
      <w:r w:rsidR="007F0227">
        <w:t xml:space="preserve">When choosing between resources, bees </w:t>
      </w:r>
      <w:r w:rsidR="007578C9">
        <w:t xml:space="preserve">commonly </w:t>
      </w:r>
      <w:r w:rsidR="007F0227">
        <w:t xml:space="preserve">stay for a few visits </w:t>
      </w:r>
      <w:r w:rsidR="007578C9">
        <w:t>before leaving</w:t>
      </w:r>
      <w:r w:rsidR="007F0227">
        <w:t xml:space="preserve"> to the </w:t>
      </w:r>
      <w:r w:rsidR="00EF6F6D">
        <w:t xml:space="preserve">superior resource </w:t>
      </w:r>
      <w:r w:rsidR="00A6649E">
        <w:fldChar w:fldCharType="begin"/>
      </w:r>
      <w:r w:rsidR="00A6649E">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A6649E">
        <w:fldChar w:fldCharType="separate"/>
      </w:r>
      <w:r w:rsidR="00A6649E">
        <w:rPr>
          <w:noProof/>
        </w:rPr>
        <w:t>(</w:t>
      </w:r>
      <w:hyperlink w:anchor="_ENREF_81" w:tooltip="Sowig, 1989 #299" w:history="1">
        <w:r w:rsidR="005D434B">
          <w:rPr>
            <w:noProof/>
          </w:rPr>
          <w:t>Sowig, 1989</w:t>
        </w:r>
      </w:hyperlink>
      <w:r w:rsidR="00A6649E">
        <w:rPr>
          <w:noProof/>
        </w:rPr>
        <w:t>)</w:t>
      </w:r>
      <w:r w:rsidR="00A6649E">
        <w:fldChar w:fldCharType="end"/>
      </w:r>
      <w:r w:rsidR="00EF6F6D">
        <w:t xml:space="preserve">, where the larger floral display </w:t>
      </w:r>
      <w:r w:rsidR="00EF6F6D">
        <w:fldChar w:fldCharType="begin"/>
      </w:r>
      <w:r w:rsidR="00EF6F6D">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EF6F6D">
        <w:fldChar w:fldCharType="separate"/>
      </w:r>
      <w:r w:rsidR="00EF6F6D">
        <w:rPr>
          <w:noProof/>
        </w:rPr>
        <w:t>(</w:t>
      </w:r>
      <w:hyperlink w:anchor="_ENREF_8" w:tooltip="Bosch, 2001 #253" w:history="1">
        <w:r w:rsidR="005D434B">
          <w:rPr>
            <w:noProof/>
          </w:rPr>
          <w:t>Bosch and Waser, 2001</w:t>
        </w:r>
      </w:hyperlink>
      <w:r w:rsidR="00EF6F6D">
        <w:rPr>
          <w:noProof/>
        </w:rPr>
        <w:t>)</w:t>
      </w:r>
      <w:r w:rsidR="00EF6F6D">
        <w:fldChar w:fldCharType="end"/>
      </w:r>
      <w:r w:rsidR="00EF6F6D">
        <w:t xml:space="preserve"> or rich</w:t>
      </w:r>
      <w:r w:rsidR="00432E67">
        <w:t>er</w:t>
      </w:r>
      <w:r w:rsidR="00EF6F6D">
        <w:t xml:space="preserve"> rewards </w:t>
      </w:r>
      <w:r w:rsidR="00A6649E">
        <w:fldChar w:fldCharType="begin"/>
      </w:r>
      <w:r w:rsidR="00A6649E">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A6649E">
        <w:fldChar w:fldCharType="separate"/>
      </w:r>
      <w:r w:rsidR="00A6649E">
        <w:rPr>
          <w:noProof/>
        </w:rPr>
        <w:t>(</w:t>
      </w:r>
      <w:hyperlink w:anchor="_ENREF_66" w:tooltip="Robertson, 1999 #250" w:history="1">
        <w:r w:rsidR="005D434B">
          <w:rPr>
            <w:noProof/>
          </w:rPr>
          <w:t>Robertson et al., 1999</w:t>
        </w:r>
      </w:hyperlink>
      <w:r w:rsidR="00A6649E">
        <w:rPr>
          <w:noProof/>
        </w:rPr>
        <w:t>)</w:t>
      </w:r>
      <w:r w:rsidR="00A6649E">
        <w:fldChar w:fldCharType="end"/>
      </w:r>
      <w:r w:rsidR="00A6649E">
        <w:t xml:space="preserve"> </w:t>
      </w:r>
      <w:r w:rsidR="00432E67">
        <w:rPr>
          <w:noProof/>
        </w:rPr>
        <w:t xml:space="preserve">will </w:t>
      </w:r>
      <w:r w:rsidR="00432E67">
        <w:t>improve their</w:t>
      </w:r>
      <w:r w:rsidR="00EF6F6D">
        <w:t xml:space="preserve"> foraging efficiency. </w:t>
      </w:r>
      <w:r w:rsidR="000C1C40">
        <w:t xml:space="preserve">We found that </w:t>
      </w:r>
      <w:r w:rsidR="00D336B3">
        <w:t>pollinator preferences</w:t>
      </w:r>
      <w:r w:rsidR="001B0334">
        <w:t xml:space="preserve"> </w:t>
      </w:r>
      <w:r w:rsidR="00D336B3">
        <w:t xml:space="preserve">of L. </w:t>
      </w:r>
      <w:r w:rsidR="00D336B3" w:rsidRPr="00D336B3">
        <w:rPr>
          <w:i/>
        </w:rPr>
        <w:t>tridentata</w:t>
      </w:r>
      <w:r w:rsidR="00D336B3">
        <w:t xml:space="preserve"> over</w:t>
      </w:r>
      <w:r w:rsidR="0044644B">
        <w:t xml:space="preserve"> </w:t>
      </w:r>
      <w:r w:rsidR="0044644B" w:rsidRPr="0044644B">
        <w:rPr>
          <w:i/>
        </w:rPr>
        <w:t>M. glabrata</w:t>
      </w:r>
      <w:r w:rsidR="000C1C40">
        <w:rPr>
          <w:i/>
        </w:rPr>
        <w:t xml:space="preserve"> </w:t>
      </w:r>
      <w:r w:rsidR="003D4C1C">
        <w:t>were species-specific.</w:t>
      </w:r>
      <w:r w:rsidR="0044644B" w:rsidRPr="0044644B">
        <w:rPr>
          <w:i/>
        </w:rPr>
        <w:t xml:space="preserve"> </w:t>
      </w:r>
      <w:r w:rsidR="00FC7ED4">
        <w:t xml:space="preserve">Feral honeybees, </w:t>
      </w:r>
      <w:r w:rsidR="00FC7ED4" w:rsidRPr="000E29AB">
        <w:rPr>
          <w:i/>
        </w:rPr>
        <w:t>Apis mellifera</w:t>
      </w:r>
      <w:r w:rsidR="00FC7ED4">
        <w:rPr>
          <w:i/>
        </w:rPr>
        <w:t>,</w:t>
      </w:r>
      <w:r w:rsidR="00FC7ED4" w:rsidRPr="001F3A81">
        <w:t xml:space="preserve"> </w:t>
      </w:r>
      <w:r w:rsidR="0025216A">
        <w:t xml:space="preserve">were </w:t>
      </w:r>
      <w:r w:rsidR="00FC7ED4" w:rsidRPr="001F3A81">
        <w:t>the</w:t>
      </w:r>
      <w:r w:rsidR="00FC7ED4">
        <w:t xml:space="preserve"> most frequent floral visitors to </w:t>
      </w:r>
      <w:r w:rsidR="00FC7ED4" w:rsidRPr="000318B5">
        <w:rPr>
          <w:i/>
        </w:rPr>
        <w:t>L. tridentata</w:t>
      </w:r>
      <w:r w:rsidR="0025216A">
        <w:rPr>
          <w:i/>
        </w:rPr>
        <w:t xml:space="preserve"> </w:t>
      </w:r>
      <w:r w:rsidR="0025216A">
        <w:t>but</w:t>
      </w:r>
      <w:r w:rsidR="00FC7ED4">
        <w:t xml:space="preserve"> only visited </w:t>
      </w:r>
      <w:r w:rsidR="00FC7ED4" w:rsidRPr="00640B2E">
        <w:rPr>
          <w:i/>
        </w:rPr>
        <w:t>M. glabrata</w:t>
      </w:r>
      <w:r w:rsidR="00FC7ED4">
        <w:t xml:space="preserve"> prior to </w:t>
      </w:r>
      <w:r w:rsidR="00FC7ED4" w:rsidRPr="009E2135">
        <w:rPr>
          <w:i/>
        </w:rPr>
        <w:t>L. tridentata</w:t>
      </w:r>
      <w:r w:rsidR="00FC7ED4">
        <w:t xml:space="preserve"> blooming.</w:t>
      </w:r>
      <w:r w:rsidR="0044644B">
        <w:t xml:space="preserve"> </w:t>
      </w:r>
      <w:r w:rsidR="00FC7ED4">
        <w:t>Honeybees prefer larger floral patches</w:t>
      </w:r>
      <w:r w:rsidR="00A6649E">
        <w:t xml:space="preserve"> </w:t>
      </w:r>
      <w:r w:rsidR="004B69DA">
        <w:fldChar w:fldCharType="begin"/>
      </w:r>
      <w:r w:rsidR="004B69DA">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4B69DA">
        <w:fldChar w:fldCharType="separate"/>
      </w:r>
      <w:r w:rsidR="004B69DA">
        <w:rPr>
          <w:noProof/>
        </w:rPr>
        <w:t>(</w:t>
      </w:r>
      <w:hyperlink w:anchor="_ENREF_77" w:tooltip="Sih, 1987 #301" w:history="1">
        <w:r w:rsidR="005D434B">
          <w:rPr>
            <w:noProof/>
          </w:rPr>
          <w:t>Sih and Baltus, 1987</w:t>
        </w:r>
      </w:hyperlink>
      <w:r w:rsidR="004B69DA">
        <w:rPr>
          <w:noProof/>
        </w:rPr>
        <w:t>)</w:t>
      </w:r>
      <w:r w:rsidR="004B69DA">
        <w:fldChar w:fldCharType="end"/>
      </w:r>
      <w:r w:rsidR="004B69DA">
        <w:t xml:space="preserve"> </w:t>
      </w:r>
      <w:r w:rsidR="00AB3BCE">
        <w:t>and exhibit floral constancy;</w:t>
      </w:r>
      <w:r w:rsidR="00FC7ED4">
        <w:t xml:space="preserve"> </w:t>
      </w:r>
      <w:r w:rsidR="00AB3BCE">
        <w:t xml:space="preserve">the facultative specialization on different flower species at different times by individuals </w:t>
      </w:r>
      <w:r w:rsidR="00FC7ED4">
        <w:fldChar w:fldCharType="begin"/>
      </w:r>
      <w:r w:rsidR="00FC7ED4">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FC7ED4">
        <w:fldChar w:fldCharType="separate"/>
      </w:r>
      <w:r w:rsidR="00FC7ED4">
        <w:rPr>
          <w:noProof/>
        </w:rPr>
        <w:t>(</w:t>
      </w:r>
      <w:hyperlink w:anchor="_ENREF_93" w:tooltip="Waser, 1986 #274" w:history="1">
        <w:r w:rsidR="005D434B">
          <w:rPr>
            <w:noProof/>
          </w:rPr>
          <w:t>Waser, 1986</w:t>
        </w:r>
      </w:hyperlink>
      <w:r w:rsidR="00FC7ED4">
        <w:rPr>
          <w:noProof/>
        </w:rPr>
        <w:t>)</w:t>
      </w:r>
      <w:r w:rsidR="00FC7ED4">
        <w:fldChar w:fldCharType="end"/>
      </w:r>
      <w:r w:rsidR="00FC7ED4">
        <w:t xml:space="preserve">. </w:t>
      </w:r>
      <w:r w:rsidR="00AB3BCE">
        <w:t>S</w:t>
      </w:r>
      <w:r w:rsidR="000C1C40">
        <w:t>olitary bees</w:t>
      </w:r>
      <w:r w:rsidR="00AB3BCE">
        <w:t xml:space="preserve"> also showed a behavioural response by </w:t>
      </w:r>
      <w:r w:rsidR="000C1C40">
        <w:t xml:space="preserve">shifting their preference </w:t>
      </w:r>
      <w:r w:rsidR="001B1BB4">
        <w:t xml:space="preserve">to </w:t>
      </w:r>
      <w:r w:rsidR="001B1BB4" w:rsidRPr="001B1BB4">
        <w:rPr>
          <w:i/>
        </w:rPr>
        <w:t>L. tridentata</w:t>
      </w:r>
      <w:r w:rsidR="000C1C40">
        <w:t xml:space="preserve">. </w:t>
      </w:r>
      <w:r w:rsidR="00AB3BCE">
        <w:t xml:space="preserve">Facilitation </w:t>
      </w:r>
      <w:r w:rsidR="00432E67">
        <w:t>via h</w:t>
      </w:r>
      <w:r w:rsidR="006210E4">
        <w:t xml:space="preserve">oneybees and solitary bees </w:t>
      </w:r>
      <w:r w:rsidR="00AB3BCE">
        <w:t xml:space="preserve">has been </w:t>
      </w:r>
      <w:r w:rsidR="007578C9">
        <w:t>documented</w:t>
      </w:r>
      <w:r w:rsidR="00AB3BCE">
        <w:t xml:space="preserve"> in previous studies </w: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 </w:instrText>
      </w:r>
      <w:r w:rsidR="004B69DA">
        <w:fldChar w:fldCharType="begin">
          <w:fldData xml:space="preserve">PEVuZE5vdGU+PENpdGU+PEF1dGhvcj5CcnVja21hbjwvQXV0aG9yPjxZZWFyPjIwMTY8L1llYXI+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==
</w:fldData>
        </w:fldChar>
      </w:r>
      <w:r w:rsidR="004B69DA">
        <w:instrText xml:space="preserve"> ADDIN EN.CITE.DATA </w:instrText>
      </w:r>
      <w:r w:rsidR="004B69DA">
        <w:fldChar w:fldCharType="end"/>
      </w:r>
      <w:r w:rsidR="004B69DA">
        <w:fldChar w:fldCharType="separate"/>
      </w:r>
      <w:r w:rsidR="004B69DA">
        <w:rPr>
          <w:noProof/>
        </w:rPr>
        <w:t>(</w:t>
      </w:r>
      <w:hyperlink w:anchor="_ENREF_1" w:tooltip="Albrecht, 2016 #66" w:history="1">
        <w:r w:rsidR="005D434B">
          <w:rPr>
            <w:noProof/>
          </w:rPr>
          <w:t>Albrecht et al., 2016</w:t>
        </w:r>
      </w:hyperlink>
      <w:r w:rsidR="004B69DA">
        <w:rPr>
          <w:noProof/>
        </w:rPr>
        <w:t xml:space="preserve">; </w:t>
      </w:r>
      <w:hyperlink w:anchor="_ENREF_11" w:tooltip="Bruckman, 2016 #79" w:history="1">
        <w:r w:rsidR="005D434B">
          <w:rPr>
            <w:noProof/>
          </w:rPr>
          <w:t>Bruckman and Campbell, 2016</w:t>
        </w:r>
      </w:hyperlink>
      <w:r w:rsidR="004B69DA">
        <w:rPr>
          <w:noProof/>
        </w:rPr>
        <w:t>)</w:t>
      </w:r>
      <w:r w:rsidR="004B69DA">
        <w:fldChar w:fldCharType="end"/>
      </w:r>
      <w:r w:rsidR="004B69DA">
        <w:t xml:space="preserve">, </w:t>
      </w:r>
      <w:r w:rsidR="00432E67">
        <w:t>however in most cases the magnet plant does not o</w:t>
      </w:r>
      <w:r w:rsidR="007578C9">
        <w:t>ffer such</w:t>
      </w:r>
      <w:r w:rsidR="00432E67">
        <w:t xml:space="preserve"> </w:t>
      </w:r>
      <w:r w:rsidR="006C3ED9">
        <w:t xml:space="preserve">disproportionately </w:t>
      </w:r>
      <w:r w:rsidR="00432E67">
        <w:t xml:space="preserve">abundant resources as </w:t>
      </w:r>
      <w:r w:rsidR="00432E67" w:rsidRPr="007578C9">
        <w:rPr>
          <w:i/>
        </w:rPr>
        <w:t>L. tridentata</w:t>
      </w:r>
      <w:r w:rsidR="00432E67">
        <w:t xml:space="preserve"> </w:t>
      </w:r>
      <w:r w:rsidR="007578C9">
        <w:t>relative to the potted</w:t>
      </w:r>
      <w:r w:rsidR="00432E67">
        <w:t xml:space="preserve"> annuals.</w:t>
      </w:r>
    </w:p>
    <w:p w14:paraId="0CE86B1A" w14:textId="377AD746" w:rsidR="004B69DA" w:rsidRDefault="00FC7ED4" w:rsidP="00FC7ED4">
      <w:pPr>
        <w:spacing w:line="360" w:lineRule="auto"/>
      </w:pPr>
      <w:r w:rsidRPr="003352DC">
        <w:rPr>
          <w:i/>
        </w:rPr>
        <w:t>Eupeodes volucris</w:t>
      </w:r>
      <w:r>
        <w:t xml:space="preserve"> (Diptera: Syrphidae) </w:t>
      </w:r>
      <w:r w:rsidRPr="003352DC">
        <w:t xml:space="preserve">was the most frequent floral visitor to </w:t>
      </w:r>
      <w:r w:rsidRPr="003352DC">
        <w:rPr>
          <w:i/>
        </w:rPr>
        <w:t>M. glabrata</w:t>
      </w:r>
      <w:r>
        <w:rPr>
          <w:i/>
        </w:rPr>
        <w:t>.</w:t>
      </w:r>
      <w:r>
        <w:t xml:space="preserve"> </w:t>
      </w:r>
      <w:r w:rsidR="001F3B77">
        <w:t xml:space="preserve">However </w:t>
      </w:r>
      <w:r w:rsidR="001F3B77" w:rsidRPr="000B41BB">
        <w:rPr>
          <w:i/>
        </w:rPr>
        <w:t>E. volucris</w:t>
      </w:r>
      <w:r w:rsidR="001F3B77">
        <w:t xml:space="preserve"> did not switch d</w:t>
      </w:r>
      <w:r w:rsidR="000C1C40">
        <w:t>espite being</w:t>
      </w:r>
      <w:r w:rsidRPr="003352DC">
        <w:t xml:space="preserve"> known to visit </w:t>
      </w:r>
      <w:r w:rsidRPr="003352DC">
        <w:rPr>
          <w:i/>
        </w:rPr>
        <w:t>L. tridentata</w:t>
      </w:r>
      <w:r w:rsidRPr="003352DC">
        <w:t xml:space="preserve"> </w:t>
      </w:r>
      <w:r w:rsidRPr="00E2430A">
        <w:fldChar w:fldCharType="begin"/>
      </w:r>
      <w:r w:rsidRPr="003352D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Pr="00E2430A">
        <w:fldChar w:fldCharType="separate"/>
      </w:r>
      <w:r w:rsidRPr="00E2430A">
        <w:rPr>
          <w:noProof/>
        </w:rPr>
        <w:t>(</w:t>
      </w:r>
      <w:hyperlink w:anchor="_ENREF_39" w:tooltip="Hurd Jr, 1975 #224" w:history="1">
        <w:r w:rsidR="005D434B" w:rsidRPr="00E2430A">
          <w:rPr>
            <w:noProof/>
          </w:rPr>
          <w:t>Hurd Jr and Linsley, 1975</w:t>
        </w:r>
      </w:hyperlink>
      <w:r w:rsidRPr="00E2430A">
        <w:rPr>
          <w:noProof/>
        </w:rPr>
        <w:t>)</w:t>
      </w:r>
      <w:r w:rsidRPr="00E2430A">
        <w:fldChar w:fldCharType="end"/>
      </w:r>
      <w:r w:rsidRPr="003352DC">
        <w:t xml:space="preserve">. </w:t>
      </w:r>
      <w:r w:rsidR="00432E67">
        <w:t>T</w:t>
      </w:r>
      <w:r w:rsidR="00C146DF">
        <w:t xml:space="preserve">he additional bees attracted by </w:t>
      </w:r>
      <w:r w:rsidR="00C146DF" w:rsidRPr="00972726">
        <w:rPr>
          <w:i/>
        </w:rPr>
        <w:t xml:space="preserve">L. tridentata </w:t>
      </w:r>
      <w:r w:rsidR="00C146DF">
        <w:t xml:space="preserve">may have competitively excluded Syrphids from the immediate area. </w:t>
      </w:r>
      <w:r w:rsidR="001F3B77">
        <w:t>Competition between Syrphids and other pollinators is un</w:t>
      </w:r>
      <w:r w:rsidR="00786995">
        <w:t>der</w:t>
      </w:r>
      <w:r w:rsidR="001F3B77">
        <w:t xml:space="preserve">studied </w:t>
      </w:r>
      <w:r w:rsidR="001F3B77">
        <w:fldChar w:fldCharType="begin"/>
      </w:r>
      <w:r w:rsidR="001F3B77">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1F3B77">
        <w:fldChar w:fldCharType="separate"/>
      </w:r>
      <w:r w:rsidR="001F3B77">
        <w:rPr>
          <w:noProof/>
        </w:rPr>
        <w:t>(</w:t>
      </w:r>
      <w:hyperlink w:anchor="_ENREF_41" w:tooltip="Inouye, 2015 #38" w:history="1">
        <w:r w:rsidR="005D434B">
          <w:rPr>
            <w:noProof/>
          </w:rPr>
          <w:t>Inouye et al., 2015</w:t>
        </w:r>
      </w:hyperlink>
      <w:r w:rsidR="001F3B77">
        <w:rPr>
          <w:noProof/>
        </w:rPr>
        <w:t>)</w:t>
      </w:r>
      <w:r w:rsidR="001F3B77">
        <w:fldChar w:fldCharType="end"/>
      </w:r>
      <w:r w:rsidR="001F3B77">
        <w:t xml:space="preserve">, but competition between bee species is better known. </w:t>
      </w:r>
      <w:r w:rsidR="00C146DF" w:rsidRPr="00A670F6">
        <w:rPr>
          <w:i/>
        </w:rPr>
        <w:t>Centris</w:t>
      </w:r>
      <w:r w:rsidR="00A94A4E">
        <w:t xml:space="preserve"> sp. bees were frequent visitors to </w:t>
      </w:r>
      <w:r w:rsidR="00A94A4E" w:rsidRPr="001F3B77">
        <w:rPr>
          <w:i/>
        </w:rPr>
        <w:t>L. tridentata</w:t>
      </w:r>
      <w:r w:rsidR="00C146DF">
        <w:t xml:space="preserve"> flowers </w:t>
      </w:r>
      <w:r w:rsidR="001F3B77">
        <w:t>during this study. They</w:t>
      </w:r>
      <w:r w:rsidR="00A94A4E">
        <w:t xml:space="preserve"> </w:t>
      </w:r>
      <w:r w:rsidR="001F3B77">
        <w:t>are territorial</w:t>
      </w:r>
      <w:r w:rsidR="00C146DF">
        <w:t xml:space="preserve"> and </w:t>
      </w:r>
      <w:r w:rsidR="00786995">
        <w:t>are known to chase away</w:t>
      </w:r>
      <w:r w:rsidR="00C146DF">
        <w:t xml:space="preserve"> other bees</w:t>
      </w:r>
      <w:r w:rsidR="001F3B77">
        <w:t xml:space="preserve"> from shrubs</w:t>
      </w:r>
      <w:r w:rsidR="00C146DF">
        <w:t xml:space="preserve"> </w:t>
      </w:r>
      <w:r w:rsidR="00C146DF">
        <w:fldChar w:fldCharType="begin"/>
      </w:r>
      <w:r w:rsidR="00C146DF">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C146DF">
        <w:fldChar w:fldCharType="separate"/>
      </w:r>
      <w:r w:rsidR="00C146DF">
        <w:rPr>
          <w:noProof/>
        </w:rPr>
        <w:t>(</w:t>
      </w:r>
      <w:hyperlink w:anchor="_ENREF_2" w:tooltip="Alcock, 1977 #271" w:history="1">
        <w:r w:rsidR="005D434B">
          <w:rPr>
            <w:noProof/>
          </w:rPr>
          <w:t>Alcock et al., 1977</w:t>
        </w:r>
      </w:hyperlink>
      <w:r w:rsidR="00C146DF">
        <w:rPr>
          <w:noProof/>
        </w:rPr>
        <w:t>)</w:t>
      </w:r>
      <w:r w:rsidR="00C146DF">
        <w:fldChar w:fldCharType="end"/>
      </w:r>
      <w:r w:rsidR="00C146DF">
        <w:t xml:space="preserve">. </w:t>
      </w:r>
      <w:r w:rsidR="001F3B77">
        <w:t>Similarly, h</w:t>
      </w:r>
      <w:r w:rsidR="00C146DF" w:rsidRPr="00FC7ED4">
        <w:t xml:space="preserve">oneybees can reduce visitation by solitary bees </w:t>
      </w:r>
      <w:r w:rsidR="00C146DF" w:rsidRPr="00FC7ED4">
        <w:fldChar w:fldCharType="begin"/>
      </w:r>
      <w:r w:rsidR="00C146DF" w:rsidRPr="00FC7ED4">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C146DF" w:rsidRPr="00FC7ED4">
        <w:fldChar w:fldCharType="separate"/>
      </w:r>
      <w:r w:rsidR="00C146DF" w:rsidRPr="00FC7ED4">
        <w:rPr>
          <w:noProof/>
        </w:rPr>
        <w:t>(</w:t>
      </w:r>
      <w:hyperlink w:anchor="_ENREF_76" w:tooltip="Shavit, 2009 #272" w:history="1">
        <w:r w:rsidR="005D434B" w:rsidRPr="00FC7ED4">
          <w:rPr>
            <w:noProof/>
          </w:rPr>
          <w:t>Shavit et al., 2009</w:t>
        </w:r>
      </w:hyperlink>
      <w:r w:rsidR="00C146DF" w:rsidRPr="00FC7ED4">
        <w:rPr>
          <w:noProof/>
        </w:rPr>
        <w:t>)</w:t>
      </w:r>
      <w:r w:rsidR="00C146DF" w:rsidRPr="00FC7ED4">
        <w:fldChar w:fldCharType="end"/>
      </w:r>
      <w:r w:rsidR="00C146DF" w:rsidRPr="00FC7ED4">
        <w:t xml:space="preserve">, through competitive displacement </w:t>
      </w:r>
      <w:r w:rsidR="00C146DF" w:rsidRPr="00FC7ED4">
        <w:fldChar w:fldCharType="begin"/>
      </w:r>
      <w:r w:rsidR="00C146DF" w:rsidRPr="00FC7ED4">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C146DF" w:rsidRPr="00FC7ED4">
        <w:fldChar w:fldCharType="separate"/>
      </w:r>
      <w:r w:rsidR="00C146DF" w:rsidRPr="00FC7ED4">
        <w:rPr>
          <w:noProof/>
        </w:rPr>
        <w:t>(</w:t>
      </w:r>
      <w:hyperlink w:anchor="_ENREF_18" w:tooltip="Cane, 2017 #273" w:history="1">
        <w:r w:rsidR="005D434B" w:rsidRPr="00FC7ED4">
          <w:rPr>
            <w:noProof/>
          </w:rPr>
          <w:t xml:space="preserve">Cane </w:t>
        </w:r>
        <w:r w:rsidR="005D434B" w:rsidRPr="00FC7ED4">
          <w:rPr>
            <w:noProof/>
          </w:rPr>
          <w:lastRenderedPageBreak/>
          <w:t>and Tepedino, 2017</w:t>
        </w:r>
      </w:hyperlink>
      <w:r w:rsidR="00C146DF" w:rsidRPr="00FC7ED4">
        <w:rPr>
          <w:noProof/>
        </w:rPr>
        <w:t>)</w:t>
      </w:r>
      <w:r w:rsidR="00C146DF" w:rsidRPr="00FC7ED4">
        <w:fldChar w:fldCharType="end"/>
      </w:r>
      <w:r w:rsidR="001F3B77">
        <w:t>.</w:t>
      </w:r>
      <w:r w:rsidR="00C146DF" w:rsidRPr="00FC7ED4">
        <w:t xml:space="preserve"> </w:t>
      </w:r>
      <w:r w:rsidR="00924BB8">
        <w:t xml:space="preserve">Alternatively, syrphid visitation may have declined due to changes in local abundances, particularly if their phenology is linked with annuals. </w:t>
      </w:r>
      <w:r w:rsidRPr="003352DC">
        <w:rPr>
          <w:i/>
        </w:rPr>
        <w:t>E. volucris</w:t>
      </w:r>
      <w:r w:rsidRPr="003352DC">
        <w:t xml:space="preserve"> is multivoltine </w:t>
      </w:r>
      <w:r w:rsidRPr="00E2430A">
        <w:fldChar w:fldCharType="begin"/>
      </w:r>
      <w:r w:rsidRPr="003352D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Pr="00E2430A">
        <w:fldChar w:fldCharType="separate"/>
      </w:r>
      <w:r w:rsidRPr="00E2430A">
        <w:rPr>
          <w:noProof/>
        </w:rPr>
        <w:t>(</w:t>
      </w:r>
      <w:hyperlink w:anchor="_ENREF_91" w:tooltip="Vockeroth, 1992 #268" w:history="1">
        <w:r w:rsidR="005D434B" w:rsidRPr="00E2430A">
          <w:rPr>
            <w:noProof/>
          </w:rPr>
          <w:t>Vockeroth, 1992</w:t>
        </w:r>
      </w:hyperlink>
      <w:r w:rsidRPr="00E2430A">
        <w:rPr>
          <w:noProof/>
        </w:rPr>
        <w:t>)</w:t>
      </w:r>
      <w:r w:rsidRPr="00E2430A">
        <w:fldChar w:fldCharType="end"/>
      </w:r>
      <w:r>
        <w:t xml:space="preserve"> </w:t>
      </w:r>
      <w:r w:rsidR="00924BB8">
        <w:t xml:space="preserve">but </w:t>
      </w:r>
      <w:r w:rsidRPr="003352DC">
        <w:t xml:space="preserve">the phenology of </w:t>
      </w:r>
      <w:r w:rsidRPr="003352DC">
        <w:rPr>
          <w:i/>
        </w:rPr>
        <w:t>E. volucris</w:t>
      </w:r>
      <w:r w:rsidRPr="003352DC">
        <w:t xml:space="preserve"> in desert systems has not been studied.</w:t>
      </w:r>
      <w:r w:rsidRPr="00E2430A">
        <w:t xml:space="preserve"> </w:t>
      </w:r>
      <w:r w:rsidRPr="003352DC">
        <w:t xml:space="preserve">Larval </w:t>
      </w:r>
      <w:r w:rsidRPr="003352DC">
        <w:rPr>
          <w:i/>
        </w:rPr>
        <w:t>E. volucris</w:t>
      </w:r>
      <w:r w:rsidRPr="003352DC">
        <w:t xml:space="preserve"> are aphid predators </w:t>
      </w:r>
      <w:r w:rsidR="00924BB8">
        <w:t>and thei</w:t>
      </w:r>
      <w:r w:rsidRPr="003352DC">
        <w:t>r phenology appears to be tied to prey availability rather than floral resource availability</w:t>
      </w:r>
      <w:r>
        <w:t xml:space="preserve"> </w:t>
      </w:r>
      <w:r w:rsidR="004B69DA">
        <w:fldChar w:fldCharType="begin"/>
      </w:r>
      <w:r w:rsidR="004B69DA">
        <w:instrText xml:space="preserve"> ADDIN EN.CITE &lt;EndNote&gt;&lt;Cite&gt;&lt;Author&gt;Noma&lt;/Author&gt;&lt;Year&gt;2008&lt;/Year&gt;&lt;RecNum&gt;40&lt;/RecNum&gt;&lt;DisplayText&gt;(Iler et al., 2013; 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Cite&gt;&lt;Author&gt;Iler&lt;/Author&gt;&lt;Year&gt;2013&lt;/Year&gt;&lt;RecNum&gt;270&lt;/RecNum&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4B69DA">
        <w:fldChar w:fldCharType="separate"/>
      </w:r>
      <w:r w:rsidR="004B69DA">
        <w:rPr>
          <w:noProof/>
        </w:rPr>
        <w:t>(</w:t>
      </w:r>
      <w:hyperlink w:anchor="_ENREF_40" w:tooltip="Iler, 2013 #270" w:history="1">
        <w:r w:rsidR="005D434B">
          <w:rPr>
            <w:noProof/>
          </w:rPr>
          <w:t>Iler et al., 2013</w:t>
        </w:r>
      </w:hyperlink>
      <w:r w:rsidR="004B69DA">
        <w:rPr>
          <w:noProof/>
        </w:rPr>
        <w:t xml:space="preserve">; </w:t>
      </w:r>
      <w:hyperlink w:anchor="_ENREF_57" w:tooltip="Noma, 2008 #40" w:history="1">
        <w:r w:rsidR="005D434B">
          <w:rPr>
            <w:noProof/>
          </w:rPr>
          <w:t>Noma and Brewer, 2008</w:t>
        </w:r>
      </w:hyperlink>
      <w:r w:rsidR="004B69DA">
        <w:rPr>
          <w:noProof/>
        </w:rPr>
        <w:t>)</w:t>
      </w:r>
      <w:r w:rsidR="004B69DA">
        <w:fldChar w:fldCharType="end"/>
      </w:r>
    </w:p>
    <w:p w14:paraId="5BEC47B7" w14:textId="1104101D" w:rsidR="0054461F" w:rsidRDefault="001B0334" w:rsidP="00E1210E">
      <w:pPr>
        <w:spacing w:line="360" w:lineRule="auto"/>
      </w:pPr>
      <w:r>
        <w:t>There was</w:t>
      </w:r>
      <w:r w:rsidR="0025216A">
        <w:t xml:space="preserve"> evidence of facilitation by conspecific and heterospecific annual bloom density</w:t>
      </w:r>
      <w:r w:rsidR="0025216A" w:rsidRPr="003352DC">
        <w:t xml:space="preserve"> </w:t>
      </w:r>
      <w:r w:rsidR="0025216A">
        <w:t xml:space="preserve">for visitation concurrent </w:t>
      </w:r>
      <w:r w:rsidR="00D46C65">
        <w:t>with</w:t>
      </w:r>
      <w:r w:rsidR="0025216A">
        <w:t xml:space="preserve"> interference by shrubs</w:t>
      </w:r>
      <w:r w:rsidR="006A56B7">
        <w:t>.</w:t>
      </w:r>
      <w:r w:rsidR="0025216A">
        <w:t xml:space="preserve"> </w:t>
      </w:r>
      <w:r w:rsidR="009B4434">
        <w:t>Additional</w:t>
      </w:r>
      <w:r w:rsidR="006A56B7">
        <w:t xml:space="preserve"> </w:t>
      </w:r>
      <w:r w:rsidR="00E224CA">
        <w:t>foundation</w:t>
      </w:r>
      <w:r w:rsidR="00110872">
        <w:t xml:space="preserve"> species including </w:t>
      </w:r>
      <w:r w:rsidRPr="001B0334">
        <w:rPr>
          <w:i/>
        </w:rPr>
        <w:t>Acamptopappus sphaerocephalus</w:t>
      </w:r>
      <w:r>
        <w:t xml:space="preserve">, </w:t>
      </w:r>
      <w:r w:rsidRPr="001B0334">
        <w:rPr>
          <w:i/>
        </w:rPr>
        <w:t>Opuntia sp</w:t>
      </w:r>
      <w:r>
        <w:t>.</w:t>
      </w:r>
      <w:r w:rsidR="00110872">
        <w:t xml:space="preserve"> and </w:t>
      </w:r>
      <w:r w:rsidR="00110872" w:rsidRPr="001B0334">
        <w:rPr>
          <w:i/>
        </w:rPr>
        <w:t>Ericameria cooperi</w:t>
      </w:r>
      <w:r w:rsidR="00110872">
        <w:t xml:space="preserve"> entered</w:t>
      </w:r>
      <w:r w:rsidR="006A56B7">
        <w:t xml:space="preserve"> into</w:t>
      </w:r>
      <w:r w:rsidR="0025216A">
        <w:t xml:space="preserve"> bloom alongside </w:t>
      </w:r>
      <w:r w:rsidR="0025216A" w:rsidRPr="007F550B">
        <w:rPr>
          <w:i/>
        </w:rPr>
        <w:t>L. tridentata</w:t>
      </w:r>
      <w:r w:rsidR="0025216A">
        <w:t xml:space="preserve"> while annual </w:t>
      </w:r>
      <w:r w:rsidR="00D46C65">
        <w:t xml:space="preserve">floral </w:t>
      </w:r>
      <w:r w:rsidR="0025216A">
        <w:t>density decreased</w:t>
      </w:r>
      <w:r w:rsidR="006A56B7">
        <w:t>,</w:t>
      </w:r>
      <w:r w:rsidR="0025216A">
        <w:t xml:space="preserve"> signifying a</w:t>
      </w:r>
      <w:r w:rsidR="003B1D4B">
        <w:t xml:space="preserve"> seasonal</w:t>
      </w:r>
      <w:r w:rsidR="0025216A">
        <w:t xml:space="preserve"> shift from annual </w:t>
      </w:r>
      <w:r w:rsidR="006A56B7">
        <w:t>floral</w:t>
      </w:r>
      <w:r w:rsidR="0025216A">
        <w:t xml:space="preserve"> dominance to shrub </w:t>
      </w:r>
      <w:r w:rsidR="003B1D4B">
        <w:t xml:space="preserve">floral </w:t>
      </w:r>
      <w:r w:rsidR="0025216A">
        <w:t>dominance. Phenological separation between annuals and shrubs</w:t>
      </w:r>
      <w:r w:rsidR="006A56B7">
        <w:t xml:space="preserve"> is frequently observed</w:t>
      </w:r>
      <w:r w:rsidR="0025216A">
        <w:t xml:space="preserve"> in South Western desert ecosystems </w: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 </w:instrText>
      </w:r>
      <w:r w:rsidR="004B69DA">
        <w:fldChar w:fldCharType="begin">
          <w:fldData xml:space="preserve">PEVuZE5vdGU+PENpdGU+PEF1dGhvcj5DYWJsZTwvQXV0aG9yPjxZZWFyPjE5Njk8L1llYXI+PFJl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</w:fldData>
        </w:fldChar>
      </w:r>
      <w:r w:rsidR="004B69DA">
        <w:instrText xml:space="preserve"> ADDIN EN.CITE.DATA </w:instrText>
      </w:r>
      <w:r w:rsidR="004B69DA">
        <w:fldChar w:fldCharType="end"/>
      </w:r>
      <w:r w:rsidR="004B69DA">
        <w:fldChar w:fldCharType="separate"/>
      </w:r>
      <w:r w:rsidR="004B69DA">
        <w:rPr>
          <w:noProof/>
        </w:rPr>
        <w:t>(</w:t>
      </w:r>
      <w:hyperlink w:anchor="_ENREF_13" w:tooltip="Cable, 1969 #303" w:history="1">
        <w:r w:rsidR="005D434B">
          <w:rPr>
            <w:noProof/>
          </w:rPr>
          <w:t>Cable, 1969</w:t>
        </w:r>
      </w:hyperlink>
      <w:r w:rsidR="004B69DA">
        <w:rPr>
          <w:noProof/>
        </w:rPr>
        <w:t xml:space="preserve">; </w:t>
      </w:r>
      <w:hyperlink w:anchor="_ENREF_35" w:tooltip="Halvorson, 1975 #302" w:history="1">
        <w:r w:rsidR="005D434B">
          <w:rPr>
            <w:noProof/>
          </w:rPr>
          <w:t>Halvorson and Patten, 1975</w:t>
        </w:r>
      </w:hyperlink>
      <w:r w:rsidR="004B69DA">
        <w:rPr>
          <w:noProof/>
        </w:rPr>
        <w:t xml:space="preserve">; </w:t>
      </w:r>
      <w:hyperlink w:anchor="_ENREF_42" w:tooltip="Jennings, 2001 #5" w:history="1">
        <w:r w:rsidR="005D434B">
          <w:rPr>
            <w:noProof/>
          </w:rPr>
          <w:t>Jennings, 2001</w:t>
        </w:r>
      </w:hyperlink>
      <w:r w:rsidR="004B69DA">
        <w:rPr>
          <w:noProof/>
        </w:rPr>
        <w:t>)</w:t>
      </w:r>
      <w:r w:rsidR="004B69DA">
        <w:fldChar w:fldCharType="end"/>
      </w:r>
      <w:r w:rsidR="004B69DA">
        <w:t xml:space="preserve">. </w:t>
      </w:r>
      <w:r w:rsidR="00651981">
        <w:t xml:space="preserve">Exploitation competition of early-blooming spring annuals by later-blooming cornucopia plants offering copious resources </w:t>
      </w:r>
      <w:r w:rsidR="00B053C4">
        <w:t>contributes to</w:t>
      </w:r>
      <w:r w:rsidR="00651981">
        <w:t xml:space="preserve"> phenological divergence in the alpine (Mosquin, 1971). Conspecific</w:t>
      </w:r>
      <w:r w:rsidR="00E1210E">
        <w:t xml:space="preserve"> pollen deposition</w:t>
      </w:r>
      <w:r w:rsidR="006931ED">
        <w:t xml:space="preserve"> </w:t>
      </w:r>
      <w:r w:rsidR="00651981">
        <w:t>did not differ between microsites suggesting that</w:t>
      </w:r>
      <w:r w:rsidR="006931ED">
        <w:t xml:space="preserve"> </w:t>
      </w:r>
      <w:r w:rsidR="00FE11B4">
        <w:t xml:space="preserve">shrub </w:t>
      </w:r>
      <w:r w:rsidR="006931ED">
        <w:t xml:space="preserve">interference </w:t>
      </w:r>
      <w:r w:rsidR="00E1210E">
        <w:t xml:space="preserve">alone </w:t>
      </w:r>
      <w:r w:rsidR="006931ED">
        <w:t xml:space="preserve">may not </w:t>
      </w:r>
      <w:r w:rsidR="00651981">
        <w:t>decrease</w:t>
      </w:r>
      <w:r w:rsidR="006931ED">
        <w:t xml:space="preserve"> plant fitness</w:t>
      </w:r>
      <w:r w:rsidR="00651981">
        <w:t>.</w:t>
      </w:r>
      <w:r w:rsidR="0075474A">
        <w:t xml:space="preserve"> </w:t>
      </w:r>
      <w:r w:rsidR="008C3FE8">
        <w:t>Thus</w:t>
      </w:r>
      <w:r w:rsidR="00651981">
        <w:t xml:space="preserve"> the timing of</w:t>
      </w:r>
      <w:r w:rsidR="0054461F">
        <w:t xml:space="preserve"> </w:t>
      </w:r>
      <w:r w:rsidR="008C3FE8">
        <w:t xml:space="preserve">blooming </w:t>
      </w:r>
      <w:r w:rsidR="00651981">
        <w:t>is critically</w:t>
      </w:r>
      <w:r w:rsidR="008C3FE8">
        <w:t xml:space="preserve"> important </w:t>
      </w:r>
      <w:r w:rsidR="0054461F">
        <w:t>for</w:t>
      </w:r>
      <w:r w:rsidR="00651981">
        <w:t xml:space="preserve"> competition avoidance, but </w:t>
      </w:r>
      <w:r w:rsidR="0054461F">
        <w:t>also to benefit from co-blooming with conspecifics and facilitating heterospecifics.</w:t>
      </w:r>
    </w:p>
    <w:p w14:paraId="4CE4C348" w14:textId="392EA764" w:rsidR="009A7831" w:rsidRDefault="00B40CD7" w:rsidP="009A7831">
      <w:pPr>
        <w:spacing w:line="360" w:lineRule="auto"/>
      </w:pPr>
      <w:r>
        <w:t xml:space="preserve">The intensity of facilitation and competition depended on both the </w:t>
      </w:r>
      <w:r w:rsidR="00114A8A">
        <w:t xml:space="preserve">phenological stage of </w:t>
      </w:r>
      <w:r w:rsidR="00114A8A" w:rsidRPr="0045008C">
        <w:rPr>
          <w:i/>
        </w:rPr>
        <w:t>L. tridentata</w:t>
      </w:r>
      <w:r w:rsidR="00243138">
        <w:t xml:space="preserve"> and the mechanism tested</w:t>
      </w:r>
      <w:r>
        <w:t xml:space="preserve">. </w:t>
      </w:r>
      <w:r w:rsidR="00114A8A">
        <w:t>Generally,</w:t>
      </w:r>
      <w:r>
        <w:t xml:space="preserve"> </w:t>
      </w:r>
      <w:r w:rsidR="008C661B">
        <w:t>the relative effect of blooming i.e. the temporal shift</w:t>
      </w:r>
      <w:r>
        <w:t xml:space="preserve"> was greater than the effect of spatial association. In the Mojave Desert, substantial within season changes to the intensity of facilitation and competition between shrubs and annuals </w:t>
      </w:r>
      <w:r w:rsidR="008C661B">
        <w:t>can occur</w:t>
      </w:r>
      <w:r>
        <w:t xml:space="preserve"> </w:t>
      </w:r>
      <w:r w:rsidR="004B69DA">
        <w:fldChar w:fldCharType="begin"/>
      </w:r>
      <w:r w:rsidR="004B69DA">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4B69DA">
        <w:fldChar w:fldCharType="separate"/>
      </w:r>
      <w:r w:rsidR="004B69DA">
        <w:rPr>
          <w:noProof/>
        </w:rPr>
        <w:t>(</w:t>
      </w:r>
      <w:hyperlink w:anchor="_ENREF_38" w:tooltip="Holzapfel, 1999 #18" w:history="1">
        <w:r w:rsidR="005D434B">
          <w:rPr>
            <w:noProof/>
          </w:rPr>
          <w:t>Holzapfel and Mahall, 1999</w:t>
        </w:r>
      </w:hyperlink>
      <w:r w:rsidR="004B69DA">
        <w:rPr>
          <w:noProof/>
        </w:rPr>
        <w:t>)</w:t>
      </w:r>
      <w:r w:rsidR="004B69DA">
        <w:fldChar w:fldCharType="end"/>
      </w:r>
      <w:r w:rsidR="004B69DA">
        <w:t xml:space="preserve">. </w:t>
      </w:r>
      <w:r>
        <w:t>Similarly, near the Negev desert the intensity of interaction</w:t>
      </w:r>
      <w:r w:rsidR="00114A8A">
        <w:t>s</w:t>
      </w:r>
      <w:r>
        <w:t xml:space="preserve"> between annuals varies with both life stage and temporal changes </w:t>
      </w:r>
      <w:r w:rsidR="004B69DA">
        <w:fldChar w:fldCharType="begin"/>
      </w:r>
      <w:r w:rsidR="004B69DA">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4B69DA">
        <w:fldChar w:fldCharType="separate"/>
      </w:r>
      <w:r w:rsidR="004B69DA">
        <w:rPr>
          <w:noProof/>
        </w:rPr>
        <w:t>(</w:t>
      </w:r>
      <w:hyperlink w:anchor="_ENREF_75" w:tooltip="Schiffers, 2006 #295" w:history="1">
        <w:r w:rsidR="005D434B">
          <w:rPr>
            <w:noProof/>
          </w:rPr>
          <w:t>Schiffers and Tielbörger, 2006</w:t>
        </w:r>
      </w:hyperlink>
      <w:r w:rsidR="004B69DA">
        <w:rPr>
          <w:noProof/>
        </w:rPr>
        <w:t>)</w:t>
      </w:r>
      <w:r w:rsidR="004B69DA">
        <w:fldChar w:fldCharType="end"/>
      </w:r>
      <w:r w:rsidR="004B69DA">
        <w:t xml:space="preserve">. </w:t>
      </w:r>
      <w:r w:rsidR="00A14C37">
        <w:t xml:space="preserve">Overall, </w:t>
      </w:r>
      <w:r w:rsidRPr="008C661B">
        <w:rPr>
          <w:i/>
        </w:rPr>
        <w:t>L. tridentat</w:t>
      </w:r>
      <w:r w:rsidR="00A14C37" w:rsidRPr="008C661B">
        <w:rPr>
          <w:i/>
        </w:rPr>
        <w:t>a</w:t>
      </w:r>
      <w:r w:rsidR="00A14C37">
        <w:t xml:space="preserve"> had stronger effect on annual </w:t>
      </w:r>
      <w:r w:rsidR="008C661B">
        <w:t>communities</w:t>
      </w:r>
      <w:r>
        <w:t xml:space="preserve"> than arthropod communities</w:t>
      </w:r>
      <w:r w:rsidR="001D4415">
        <w:t xml:space="preserve">. The positive influence of </w:t>
      </w:r>
      <w:r w:rsidR="001D4415" w:rsidRPr="006E4EA7">
        <w:rPr>
          <w:i/>
        </w:rPr>
        <w:t>L. tridentata</w:t>
      </w:r>
      <w:r w:rsidR="001D4415">
        <w:t xml:space="preserve"> on annual cover via climate amelioration was maintained throughout the study period. Positive shrub effects on arthropods appear to be independent of the positive effects on annuals, and temporal changes were more pronounced for arthropods than</w:t>
      </w:r>
      <w:r w:rsidR="004409CD">
        <w:t xml:space="preserve"> annuals</w:t>
      </w:r>
      <w:r>
        <w:t xml:space="preserve">. </w:t>
      </w:r>
      <w:r w:rsidR="009A7831">
        <w:t xml:space="preserve">Surprisingly, microsite became an unreliable predictor of arthropod community composition after blooming. Pollinators and arthropods are highly mobile, and these </w:t>
      </w:r>
      <w:r w:rsidR="009A7831">
        <w:lastRenderedPageBreak/>
        <w:t xml:space="preserve">results indicate that the spatial scale needed to </w:t>
      </w:r>
      <w:r w:rsidR="00CF2266">
        <w:t xml:space="preserve">estimate arthropod diversity is altered by the phenological stage of foundation plants. </w:t>
      </w:r>
    </w:p>
    <w:p w14:paraId="434D6BFF" w14:textId="54290DAF" w:rsidR="00C11B84" w:rsidRDefault="006402BD" w:rsidP="008C661B">
      <w:pPr>
        <w:spacing w:line="360" w:lineRule="auto"/>
      </w:pPr>
      <w:r>
        <w:t>Association with a dominant, benefactor plant species can be positive in some respects but we found that facilitation in germination and early growth may come at a fitness cost via competition for pollination during reproductive life stages.</w:t>
      </w:r>
      <w:r w:rsidR="00D13517">
        <w:t xml:space="preserve"> </w:t>
      </w:r>
      <w:r w:rsidR="00C10D95">
        <w:t>Life-stage</w:t>
      </w:r>
      <w:r w:rsidR="002114EB">
        <w:t xml:space="preserve"> dependent tradeoffs</w:t>
      </w:r>
      <w:r w:rsidR="00C10D95">
        <w:t xml:space="preserve"> within nurse-protégé </w:t>
      </w:r>
      <w:r w:rsidR="00976444">
        <w:t>associations between</w:t>
      </w:r>
      <w:r w:rsidR="00C10D95">
        <w:t xml:space="preserve"> </w:t>
      </w:r>
      <w:r w:rsidR="002114EB">
        <w:t xml:space="preserve">perennials are well documented, </w:t>
      </w:r>
      <w:r w:rsidR="00C10D95">
        <w:t>wit</w:t>
      </w:r>
      <w:r w:rsidR="002114EB">
        <w:t>h facilitation in</w:t>
      </w:r>
      <w:r w:rsidR="00C10D95">
        <w:t xml:space="preserve"> early life </w:t>
      </w:r>
      <w:r w:rsidR="00976444">
        <w:t>shifting</w:t>
      </w:r>
      <w:r w:rsidR="00C10D95">
        <w:t xml:space="preserve"> </w:t>
      </w:r>
      <w:r w:rsidR="00DE7E23">
        <w:t xml:space="preserve">to resource </w:t>
      </w:r>
      <w:r w:rsidR="00C10D95">
        <w:t xml:space="preserve">competition </w:t>
      </w:r>
      <w:r w:rsidR="00563178">
        <w:t xml:space="preserve">later in life </w:t>
      </w:r>
      <w:r w:rsidR="004B69DA">
        <w:fldChar w:fldCharType="begin"/>
      </w:r>
      <w:r w:rsidR="004B69DA">
        <w:instrText xml:space="preserve"> ADDIN EN.CITE &lt;EndNote&gt;&lt;Cite&gt;&lt;Author&gt;Yeaton&lt;/Author&gt;&lt;Year&gt;1978&lt;/Year&gt;&lt;RecNum&gt;15&lt;/RecNum&gt;&lt;DisplayText&gt;(Valiente-Banuet et al., 1991; 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Cite&gt;&lt;Author&gt;Valiente-Banuet&lt;/Author&gt;&lt;Year&gt;1991&lt;/Year&gt;&lt;RecNum&gt;143&lt;/RecNum&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EndNote&gt;</w:instrText>
      </w:r>
      <w:r w:rsidR="004B69DA">
        <w:fldChar w:fldCharType="separate"/>
      </w:r>
      <w:r w:rsidR="004B69DA">
        <w:rPr>
          <w:noProof/>
        </w:rPr>
        <w:t>(</w:t>
      </w:r>
      <w:hyperlink w:anchor="_ENREF_87" w:tooltip="Valiente-Banuet, 1991 #143" w:history="1">
        <w:r w:rsidR="005D434B">
          <w:rPr>
            <w:noProof/>
          </w:rPr>
          <w:t>Valiente-Banuet et al., 1991</w:t>
        </w:r>
      </w:hyperlink>
      <w:r w:rsidR="004B69DA">
        <w:rPr>
          <w:noProof/>
        </w:rPr>
        <w:t xml:space="preserve">; </w:t>
      </w:r>
      <w:hyperlink w:anchor="_ENREF_95" w:tooltip="Yeaton, 1978 #15" w:history="1">
        <w:r w:rsidR="005D434B">
          <w:rPr>
            <w:noProof/>
          </w:rPr>
          <w:t>Yeaton, 1978</w:t>
        </w:r>
      </w:hyperlink>
      <w:r w:rsidR="004B69DA">
        <w:rPr>
          <w:noProof/>
        </w:rPr>
        <w:t>)</w:t>
      </w:r>
      <w:r w:rsidR="004B69DA">
        <w:fldChar w:fldCharType="end"/>
      </w:r>
      <w:r w:rsidR="004B69DA">
        <w:t xml:space="preserve">. </w:t>
      </w:r>
      <w:r w:rsidR="00C10D95">
        <w:t xml:space="preserve">Trade-offs </w:t>
      </w:r>
      <w:r w:rsidR="00976444">
        <w:t>between</w:t>
      </w:r>
      <w:r>
        <w:t xml:space="preserve"> animal-mediated indirect interactions</w:t>
      </w:r>
      <w:r w:rsidR="00C10D95">
        <w:t xml:space="preserve"> can also occur</w:t>
      </w:r>
      <w:r>
        <w:t xml:space="preserve"> </w:t>
      </w:r>
      <w:r w:rsidR="004B64EC">
        <w:t>between life stages</w:t>
      </w:r>
      <w:r w:rsidR="001330E1">
        <w:t xml:space="preserve"> may be common, but a</w:t>
      </w:r>
      <w:r w:rsidR="00535A1F">
        <w:t>re rarely documented</w:t>
      </w:r>
      <w:r>
        <w:t xml:space="preserve">. For example, </w:t>
      </w:r>
      <w:r w:rsidR="00A6038E">
        <w:t>t</w:t>
      </w:r>
      <w:r w:rsidR="00DE7E23">
        <w:t xml:space="preserve">horny plants </w:t>
      </w:r>
      <w:r w:rsidR="00A6038E">
        <w:t xml:space="preserve">can </w:t>
      </w:r>
      <w:r w:rsidR="00DE7E23">
        <w:t xml:space="preserve">facilitate for germination, but later compete through herbivory decoy effects </w:t>
      </w:r>
      <w:r w:rsidR="004B69DA">
        <w:fldChar w:fldCharType="begin"/>
      </w:r>
      <w:r w:rsidR="004B69DA">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4B69DA">
        <w:fldChar w:fldCharType="separate"/>
      </w:r>
      <w:r w:rsidR="004B69DA">
        <w:rPr>
          <w:noProof/>
        </w:rPr>
        <w:t>(</w:t>
      </w:r>
      <w:hyperlink w:anchor="_ENREF_89" w:tooltip="Van Der Putten, 2009 #296" w:history="1">
        <w:r w:rsidR="005D434B">
          <w:rPr>
            <w:noProof/>
          </w:rPr>
          <w:t>Van Der Putten, 2009</w:t>
        </w:r>
      </w:hyperlink>
      <w:r w:rsidR="004B69DA">
        <w:rPr>
          <w:noProof/>
        </w:rPr>
        <w:t>)</w:t>
      </w:r>
      <w:r w:rsidR="004B69DA">
        <w:fldChar w:fldCharType="end"/>
      </w:r>
      <w:r w:rsidR="00DE7E23">
        <w:t xml:space="preserve">. </w:t>
      </w:r>
      <w:r w:rsidR="00C10D95">
        <w:t xml:space="preserve">Grass-tree </w:t>
      </w:r>
      <w:r w:rsidR="00535A1F">
        <w:t>(</w:t>
      </w:r>
      <w:r w:rsidR="00535A1F" w:rsidRPr="00976444">
        <w:rPr>
          <w:i/>
        </w:rPr>
        <w:t>Lilicae: Xanthorrhoea semiplana</w:t>
      </w:r>
      <w:r w:rsidR="00535A1F">
        <w:t xml:space="preserve">) </w:t>
      </w:r>
      <w:r w:rsidR="00C10D95">
        <w:t>facilitates the pink-lipped spider orchid</w:t>
      </w:r>
      <w:r w:rsidR="00535A1F">
        <w:t xml:space="preserve"> (</w:t>
      </w:r>
      <w:r w:rsidR="00535A1F" w:rsidRPr="00976444">
        <w:rPr>
          <w:i/>
        </w:rPr>
        <w:t>Orchidacae: Caladenia syn. Arachnorchis behrii</w:t>
      </w:r>
      <w:r w:rsidR="00535A1F">
        <w:t>)</w:t>
      </w:r>
      <w:r w:rsidR="00C10D95">
        <w:t xml:space="preserve"> b</w:t>
      </w:r>
      <w:r w:rsidR="00A6038E">
        <w:t>y protecting it from herbivores</w:t>
      </w:r>
      <w:r w:rsidR="00C10D95">
        <w:t xml:space="preserve"> </w:t>
      </w:r>
      <w:r w:rsidR="002114EB">
        <w:t>but reduces its pollination</w:t>
      </w:r>
      <w:r w:rsidR="00C10D95">
        <w:t xml:space="preserve"> services through </w:t>
      </w:r>
      <w:r w:rsidR="00DE7E23">
        <w:t>non-floral interference</w:t>
      </w:r>
      <w:r w:rsidR="00C10D95">
        <w:t xml:space="preserve"> </w:t>
      </w:r>
      <w:r w:rsidR="004B69DA">
        <w:fldChar w:fldCharType="begin"/>
      </w:r>
      <w:r w:rsidR="004B69DA">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4B69DA">
        <w:fldChar w:fldCharType="separate"/>
      </w:r>
      <w:r w:rsidR="004B69DA">
        <w:rPr>
          <w:noProof/>
        </w:rPr>
        <w:t>(</w:t>
      </w:r>
      <w:hyperlink w:anchor="_ENREF_60" w:tooltip="Petit, 2005 #304" w:history="1">
        <w:r w:rsidR="005D434B">
          <w:rPr>
            <w:noProof/>
          </w:rPr>
          <w:t>Petit and Dickson, 2005</w:t>
        </w:r>
      </w:hyperlink>
      <w:r w:rsidR="004B69DA">
        <w:rPr>
          <w:noProof/>
        </w:rPr>
        <w:t>)</w:t>
      </w:r>
      <w:r w:rsidR="004B69DA">
        <w:fldChar w:fldCharType="end"/>
      </w:r>
      <w:r w:rsidR="00C10D95">
        <w:t xml:space="preserve">. </w:t>
      </w:r>
      <w:r w:rsidR="00220AA3">
        <w:t>To our knowledge</w:t>
      </w:r>
      <w:r w:rsidR="00A6038E">
        <w:t>,</w:t>
      </w:r>
      <w:r w:rsidR="00220AA3">
        <w:t xml:space="preserve"> </w:t>
      </w:r>
      <w:r w:rsidR="00A6038E">
        <w:t>our study</w:t>
      </w:r>
      <w:r w:rsidR="00220AA3">
        <w:t xml:space="preserve"> is the first demonstration of a generally beneficial flowering nurse plant engaging in exploitation competition with its beneficiaries for pollinators. </w:t>
      </w:r>
      <w:r w:rsidR="00DE7E23">
        <w:t xml:space="preserve">In arid environments, annuals invest more into reproduction than growth </w:t>
      </w:r>
      <w:r w:rsidR="004B69DA">
        <w:fldChar w:fldCharType="begin"/>
      </w:r>
      <w:r w:rsidR="004B69DA">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4B69DA">
        <w:fldChar w:fldCharType="separate"/>
      </w:r>
      <w:r w:rsidR="004B69DA">
        <w:rPr>
          <w:noProof/>
        </w:rPr>
        <w:t>(</w:t>
      </w:r>
      <w:hyperlink w:anchor="_ENREF_61" w:tooltip="Petrů, 2006 #297" w:history="1">
        <w:r w:rsidR="005D434B">
          <w:rPr>
            <w:noProof/>
          </w:rPr>
          <w:t>Petrů et al., 2006</w:t>
        </w:r>
      </w:hyperlink>
      <w:r w:rsidR="004B69DA">
        <w:rPr>
          <w:noProof/>
        </w:rPr>
        <w:t>)</w:t>
      </w:r>
      <w:r w:rsidR="004B69DA">
        <w:fldChar w:fldCharType="end"/>
      </w:r>
      <w:r w:rsidR="004B69DA">
        <w:t xml:space="preserve"> </w:t>
      </w:r>
      <w:r w:rsidR="00DE7E23">
        <w:t xml:space="preserve">and are often found concentrated under shrubs </w:t>
      </w:r>
      <w:r w:rsidR="00DE7E23" w:rsidRPr="00DE7E23">
        <w:t>(Facelli and Temby, 2002),</w:t>
      </w:r>
      <w:r w:rsidR="00DE7E23">
        <w:t xml:space="preserve"> therefore germination-pollination tradeoffs</w:t>
      </w:r>
      <w:r w:rsidR="00CE6C8F">
        <w:t xml:space="preserve"> </w:t>
      </w:r>
      <w:r w:rsidR="00832AFF">
        <w:t>should be common within</w:t>
      </w:r>
      <w:r w:rsidR="00CE6C8F">
        <w:t xml:space="preserve"> plant communities in</w:t>
      </w:r>
      <w:r w:rsidR="00DE7E23">
        <w:t xml:space="preserve"> desert ecosystems. </w:t>
      </w:r>
      <w:r w:rsidR="00832AFF">
        <w:t>T</w:t>
      </w:r>
      <w:r w:rsidR="008D60BC">
        <w:t xml:space="preserve">o quantify </w:t>
      </w:r>
      <w:r w:rsidR="00832AFF">
        <w:t>the net effects of facilitation</w:t>
      </w:r>
      <w:r w:rsidR="008D60BC">
        <w:t xml:space="preserve"> it is necessary to consider fitness </w:t>
      </w:r>
      <w:r w:rsidR="00832AFF">
        <w:t>alongside</w:t>
      </w:r>
      <w:r w:rsidR="008D60BC">
        <w:t xml:space="preserve"> density </w:t>
      </w:r>
      <w:r w:rsidR="00832AFF">
        <w:t xml:space="preserve">effects </w:t>
      </w:r>
      <w:r w:rsidR="004B69DA">
        <w:fldChar w:fldCharType="begin"/>
      </w:r>
      <w:r w:rsidR="004B69DA">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4B69DA">
        <w:fldChar w:fldCharType="separate"/>
      </w:r>
      <w:r w:rsidR="004B69DA">
        <w:rPr>
          <w:noProof/>
        </w:rPr>
        <w:t>(</w:t>
      </w:r>
      <w:hyperlink w:anchor="_ENREF_85" w:tooltip="Tielbörger, 2000 #20" w:history="1">
        <w:r w:rsidR="005D434B">
          <w:rPr>
            <w:noProof/>
          </w:rPr>
          <w:t>Tielbörger and Kadmon, 2000</w:t>
        </w:r>
      </w:hyperlink>
      <w:r w:rsidR="004B69DA">
        <w:rPr>
          <w:noProof/>
        </w:rPr>
        <w:t>)</w:t>
      </w:r>
      <w:r w:rsidR="004B69DA">
        <w:fldChar w:fldCharType="end"/>
      </w:r>
      <w:r w:rsidR="004B69DA">
        <w:t xml:space="preserve">. </w:t>
      </w:r>
      <w:r w:rsidR="008D60BC">
        <w:t>Here</w:t>
      </w:r>
      <w:r>
        <w:t xml:space="preserve"> we show the mechanisms by which a sh</w:t>
      </w:r>
      <w:r w:rsidR="008D60BC">
        <w:t>rub can facilitate for density while decreasing</w:t>
      </w:r>
      <w:r>
        <w:t xml:space="preserve"> fitness indirectly</w:t>
      </w:r>
      <w:r w:rsidR="001C5428">
        <w:t xml:space="preserve"> through effects on pollination</w:t>
      </w:r>
      <w:r>
        <w:t xml:space="preserve">. </w:t>
      </w:r>
    </w:p>
    <w:p w14:paraId="682CB1F6" w14:textId="1094751D" w:rsidR="00C11B84" w:rsidRDefault="00C11B84" w:rsidP="008C661B">
      <w:pPr>
        <w:spacing w:line="360" w:lineRule="auto"/>
        <w:rPr>
          <w:u w:val="single"/>
        </w:rPr>
      </w:pPr>
      <w:r w:rsidRPr="00C11B84">
        <w:rPr>
          <w:u w:val="single"/>
        </w:rPr>
        <w:t>Conclusions</w:t>
      </w:r>
    </w:p>
    <w:p w14:paraId="057062A3" w14:textId="26EB111F" w:rsidR="000F69E1" w:rsidRDefault="005D434B" w:rsidP="008C661B">
      <w:pPr>
        <w:spacing w:line="360" w:lineRule="auto"/>
      </w:pPr>
      <w:r w:rsidRPr="000E1927">
        <w:t>The majority of research on plant-plant interactions focusses on a single life stage</w:t>
      </w:r>
      <w:r>
        <w:t xml:space="preserve"> or a single measurement</w:t>
      </w:r>
      <w:r w:rsidRPr="000E1927">
        <w:t xml:space="preserve"> </w:t>
      </w:r>
      <w:r w:rsidRPr="000E1927">
        <w:fldChar w:fldCharType="begin"/>
      </w:r>
      <w: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Pr="000E1927">
        <w:fldChar w:fldCharType="separate"/>
      </w:r>
      <w:r>
        <w:rPr>
          <w:noProof/>
        </w:rPr>
        <w:t>(</w:t>
      </w:r>
      <w:hyperlink w:anchor="_ENREF_33" w:tooltip="Goldberg, 2001 #247" w:history="1">
        <w:r>
          <w:rPr>
            <w:noProof/>
          </w:rPr>
          <w:t>Goldberg et al., 2001</w:t>
        </w:r>
      </w:hyperlink>
      <w:r>
        <w:rPr>
          <w:noProof/>
        </w:rPr>
        <w:t xml:space="preserve">; </w:t>
      </w:r>
      <w:hyperlink w:anchor="_ENREF_85" w:tooltip="Tielbörger, 2000 #20" w:history="1">
        <w:r>
          <w:rPr>
            <w:noProof/>
          </w:rPr>
          <w:t>Tielbörger and Kadmon, 2000</w:t>
        </w:r>
      </w:hyperlink>
      <w:r>
        <w:rPr>
          <w:noProof/>
        </w:rPr>
        <w:t>)</w:t>
      </w:r>
      <w:r w:rsidRPr="000E1927">
        <w:fldChar w:fldCharType="end"/>
      </w:r>
      <w:r w:rsidRPr="000E1927">
        <w:t xml:space="preserve"> which is inadequate for making conclusions about fitness levels within populations </w:t>
      </w:r>
      <w:r w:rsidRPr="000E1927">
        <w:fldChar w:fldCharType="begin"/>
      </w:r>
      <w:r w:rsidRPr="000E1927">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Pr="000E1927">
        <w:fldChar w:fldCharType="separate"/>
      </w:r>
      <w:r w:rsidRPr="000E1927">
        <w:rPr>
          <w:noProof/>
        </w:rPr>
        <w:t>(</w:t>
      </w:r>
      <w:hyperlink w:anchor="_ENREF_50" w:tooltip="McPeek, 1998 #248" w:history="1">
        <w:r w:rsidRPr="000E1927">
          <w:rPr>
            <w:noProof/>
          </w:rPr>
          <w:t>McPeek and Peckarsky, 1998</w:t>
        </w:r>
      </w:hyperlink>
      <w:r w:rsidRPr="000E1927">
        <w:rPr>
          <w:noProof/>
        </w:rPr>
        <w:t>)</w:t>
      </w:r>
      <w:r w:rsidRPr="000E1927">
        <w:fldChar w:fldCharType="end"/>
      </w:r>
      <w:r w:rsidRPr="000E1927">
        <w:t>.</w:t>
      </w:r>
      <w:r>
        <w:t xml:space="preserve"> The extent of tradeoffs is underestimated in arid environments. </w:t>
      </w:r>
      <w:r w:rsidR="000F69E1">
        <w:t>These interactions and tradeoff are important for structuring desert communities. Shrubs had a net positive effect on annuals. ETC ETC. Will write after discussion finalized.</w:t>
      </w:r>
    </w:p>
    <w:p w14:paraId="5E243B17" w14:textId="26C04E0F" w:rsidR="00B95D91" w:rsidRPr="00C11B84" w:rsidRDefault="00F560CF" w:rsidP="008C661B">
      <w:pPr>
        <w:spacing w:line="360" w:lineRule="auto"/>
      </w:pPr>
      <w:r>
        <w:t xml:space="preserve"> </w:t>
      </w:r>
    </w:p>
    <w:p w14:paraId="3FF66186" w14:textId="647B2FF4" w:rsidR="00B95D91" w:rsidRDefault="00B95D91" w:rsidP="004E7000">
      <w:pPr>
        <w:rPr>
          <w:u w:val="single"/>
        </w:rPr>
      </w:pPr>
    </w:p>
    <w:p w14:paraId="3B085346" w14:textId="34DFA3A8" w:rsidR="00A8613A" w:rsidRDefault="00A8613A" w:rsidP="004E7000">
      <w:pPr>
        <w:rPr>
          <w:u w:val="single"/>
        </w:rPr>
      </w:pPr>
    </w:p>
    <w:p w14:paraId="277D753A" w14:textId="007A557A" w:rsidR="00EB2220" w:rsidRPr="00065309" w:rsidRDefault="00065309" w:rsidP="009C7F0B">
      <w:pPr>
        <w:rPr>
          <w:u w:val="single"/>
        </w:rPr>
      </w:pPr>
      <w:r w:rsidRPr="00065309">
        <w:rPr>
          <w:u w:val="single"/>
        </w:rPr>
        <w:t>Literature Cited</w:t>
      </w:r>
    </w:p>
    <w:p w14:paraId="006B7915" w14:textId="77777777" w:rsidR="005D434B" w:rsidRPr="005D434B" w:rsidRDefault="00D7348A" w:rsidP="005D434B">
      <w:pPr>
        <w:pStyle w:val="EndNoteBibliography"/>
        <w:spacing w:after="0"/>
      </w:pPr>
      <w:r>
        <w:fldChar w:fldCharType="begin"/>
      </w:r>
      <w:r>
        <w:instrText xml:space="preserve"> ADDIN EN.REFLIST </w:instrText>
      </w:r>
      <w:r>
        <w:fldChar w:fldCharType="separate"/>
      </w:r>
      <w:bookmarkStart w:id="1" w:name="_ENREF_1"/>
      <w:r w:rsidR="005D434B" w:rsidRPr="005D434B">
        <w:t>Albrecht, M., Ramis, M.R., Traveset, A., 2016. Pollinator-mediated impacts of alien invasive plants on the pollination of native plants: the role of spatial scale and distinct behaviour among pollinator guilds. Biological Invasions 18, 1801-1812.</w:t>
      </w:r>
      <w:bookmarkEnd w:id="1"/>
    </w:p>
    <w:p w14:paraId="7241C361" w14:textId="77777777" w:rsidR="005D434B" w:rsidRPr="005D434B" w:rsidRDefault="005D434B" w:rsidP="005D434B">
      <w:pPr>
        <w:pStyle w:val="EndNoteBibliography"/>
        <w:spacing w:after="0"/>
      </w:pPr>
      <w:bookmarkStart w:id="2" w:name="_ENREF_2"/>
      <w:r w:rsidRPr="005D434B">
        <w:t>Alcock, J., Jones, C.E., Buchmann, S.L., 1977. Male mating strategies in the bee Centris pallida Fox (Anthophoridae: Hymenoptera). The American Naturalist 111, 145-155.</w:t>
      </w:r>
      <w:bookmarkEnd w:id="2"/>
    </w:p>
    <w:p w14:paraId="3D68AC1E" w14:textId="77777777" w:rsidR="005D434B" w:rsidRPr="005D434B" w:rsidRDefault="005D434B" w:rsidP="005D434B">
      <w:pPr>
        <w:pStyle w:val="EndNoteBibliography"/>
        <w:spacing w:after="0"/>
      </w:pPr>
      <w:bookmarkStart w:id="3" w:name="_ENREF_3"/>
      <w:r w:rsidRPr="005D434B">
        <w:t>Armas, C., Ordiales, R., Pugnaire, F.I., 2004. Measuring plant interactions: a new comparative index. Ecology 85, 2682-2686.</w:t>
      </w:r>
      <w:bookmarkEnd w:id="3"/>
    </w:p>
    <w:p w14:paraId="53B73F18" w14:textId="77777777" w:rsidR="005D434B" w:rsidRPr="005D434B" w:rsidRDefault="005D434B" w:rsidP="005D434B">
      <w:pPr>
        <w:pStyle w:val="EndNoteBibliography"/>
        <w:spacing w:after="0"/>
      </w:pPr>
      <w:bookmarkStart w:id="4" w:name="_ENREF_4"/>
      <w:r w:rsidRPr="005D434B">
        <w:t>Ascher, J., Pickering, J., 2015. Discover Life bee species guide and world checklist (Hymenoptera: Apoidea: Anthophila).</w:t>
      </w:r>
      <w:bookmarkEnd w:id="4"/>
    </w:p>
    <w:p w14:paraId="5081CAD6" w14:textId="77777777" w:rsidR="005D434B" w:rsidRPr="005D434B" w:rsidRDefault="005D434B" w:rsidP="005D434B">
      <w:pPr>
        <w:pStyle w:val="EndNoteBibliography"/>
        <w:spacing w:after="0"/>
      </w:pPr>
      <w:bookmarkStart w:id="5" w:name="_ENREF_5"/>
      <w:r w:rsidRPr="005D434B">
        <w:t>Barbour, M., Keeler-Wolf, T., Schoenherr, A.A., 2007. Terrestrial vegetation of California. Univ of California Press.</w:t>
      </w:r>
      <w:bookmarkEnd w:id="5"/>
    </w:p>
    <w:p w14:paraId="6476F241" w14:textId="77777777" w:rsidR="005D434B" w:rsidRPr="005D434B" w:rsidRDefault="005D434B" w:rsidP="005D434B">
      <w:pPr>
        <w:pStyle w:val="EndNoteBibliography"/>
        <w:spacing w:after="0"/>
      </w:pPr>
      <w:bookmarkStart w:id="6" w:name="_ENREF_6"/>
      <w:r w:rsidRPr="005D434B">
        <w:t>Bertness, M.D., Callaway, R., 1994. Positive interactions in communities. Trends in Ecology &amp; Evolution 9, 191-193.</w:t>
      </w:r>
      <w:bookmarkEnd w:id="6"/>
    </w:p>
    <w:p w14:paraId="3F5B3323" w14:textId="77777777" w:rsidR="005D434B" w:rsidRPr="005D434B" w:rsidRDefault="005D434B" w:rsidP="005D434B">
      <w:pPr>
        <w:pStyle w:val="EndNoteBibliography"/>
        <w:spacing w:after="0"/>
      </w:pPr>
      <w:bookmarkStart w:id="7" w:name="_ENREF_7"/>
      <w:r w:rsidRPr="005D434B">
        <w:t>Betancourt, J.L., Van Devender, T.R., Martin, P.S., 1990. Packrat middens: the last 40,000 years of biotic change. University of Arizona Press.</w:t>
      </w:r>
      <w:bookmarkEnd w:id="7"/>
    </w:p>
    <w:p w14:paraId="3DE07AC7" w14:textId="77777777" w:rsidR="005D434B" w:rsidRPr="005D434B" w:rsidRDefault="005D434B" w:rsidP="005D434B">
      <w:pPr>
        <w:pStyle w:val="EndNoteBibliography"/>
        <w:spacing w:after="0"/>
      </w:pPr>
      <w:bookmarkStart w:id="8" w:name="_ENREF_8"/>
      <w:r w:rsidRPr="005D434B">
        <w:t>Bosch, M., Waser, N.M., 2001. Experimental manipulation of plant density and its effect on pollination and reproduction of two confamilial montane herbs. Oecologia 126, 76-83.</w:t>
      </w:r>
      <w:bookmarkEnd w:id="8"/>
    </w:p>
    <w:p w14:paraId="5957288B" w14:textId="77777777" w:rsidR="005D434B" w:rsidRPr="005D434B" w:rsidRDefault="005D434B" w:rsidP="005D434B">
      <w:pPr>
        <w:pStyle w:val="EndNoteBibliography"/>
        <w:spacing w:after="0"/>
      </w:pPr>
      <w:bookmarkStart w:id="9" w:name="_ENREF_9"/>
      <w:r w:rsidRPr="005D434B">
        <w:t>Bowers, J.E., Dimmitt, M.A., 1994. Flowering phenology of six woody plants in the northern Sonoran Desert. Bulletin of the Torrey Botanical Club, 215-229.</w:t>
      </w:r>
      <w:bookmarkEnd w:id="9"/>
    </w:p>
    <w:p w14:paraId="00EFAC48" w14:textId="77777777" w:rsidR="005D434B" w:rsidRPr="005D434B" w:rsidRDefault="005D434B" w:rsidP="005D434B">
      <w:pPr>
        <w:pStyle w:val="EndNoteBibliography"/>
        <w:spacing w:after="0"/>
      </w:pPr>
      <w:bookmarkStart w:id="10" w:name="_ENREF_10"/>
      <w:r w:rsidRPr="005D434B">
        <w:t>Brooker, R.W., Maestre, F.T., Callaway, R.M., Lortie, C.L., Cavieres, L.A., Kunstler, G., Liancourt, P., Tielbörger, K., Travis, J.M., Anthelme, F., 2008. Facilitation in plant communities: the past, the present, and the future. Journal of Ecology 96, 18-34.</w:t>
      </w:r>
      <w:bookmarkEnd w:id="10"/>
    </w:p>
    <w:p w14:paraId="4A6BD454" w14:textId="77777777" w:rsidR="005D434B" w:rsidRPr="005D434B" w:rsidRDefault="005D434B" w:rsidP="005D434B">
      <w:pPr>
        <w:pStyle w:val="EndNoteBibliography"/>
        <w:spacing w:after="0"/>
      </w:pPr>
      <w:bookmarkStart w:id="11" w:name="_ENREF_11"/>
      <w:r w:rsidRPr="005D434B">
        <w:t>Bruckman, D., Campbell, D.R., 2016. Pollination of a native plant changes with distance and density of invasive plants in a simulated biological invasion. Am J Bot 103, 1458-1465.</w:t>
      </w:r>
      <w:bookmarkEnd w:id="11"/>
    </w:p>
    <w:p w14:paraId="71398C50" w14:textId="77777777" w:rsidR="005D434B" w:rsidRPr="005D434B" w:rsidRDefault="005D434B" w:rsidP="005D434B">
      <w:pPr>
        <w:pStyle w:val="EndNoteBibliography"/>
        <w:spacing w:after="0"/>
      </w:pPr>
      <w:bookmarkStart w:id="12" w:name="_ENREF_12"/>
      <w:r w:rsidRPr="005D434B">
        <w:t>Bruno, J.F., Stachowicz, J.J., Bertness, M.D., 2003. Inclusion of facilitation into ecological theory. Trends in Ecology &amp; Evolution 18, 119-125.</w:t>
      </w:r>
      <w:bookmarkEnd w:id="12"/>
    </w:p>
    <w:p w14:paraId="67048D48" w14:textId="77777777" w:rsidR="005D434B" w:rsidRPr="005D434B" w:rsidRDefault="005D434B" w:rsidP="005D434B">
      <w:pPr>
        <w:pStyle w:val="EndNoteBibliography"/>
        <w:spacing w:after="0"/>
      </w:pPr>
      <w:bookmarkStart w:id="13" w:name="_ENREF_13"/>
      <w:r w:rsidRPr="005D434B">
        <w:t>Cable, D.R., 1969. Competition in the semidesert grass‐shrub type as influneced by root systems, growth habits, and soil moisture extraction. Ecology 50, 27-38.</w:t>
      </w:r>
      <w:bookmarkEnd w:id="13"/>
    </w:p>
    <w:p w14:paraId="6C38B429" w14:textId="77777777" w:rsidR="005D434B" w:rsidRPr="005D434B" w:rsidRDefault="005D434B" w:rsidP="005D434B">
      <w:pPr>
        <w:pStyle w:val="EndNoteBibliography"/>
        <w:spacing w:after="0"/>
      </w:pPr>
      <w:bookmarkStart w:id="14" w:name="_ENREF_14"/>
      <w:r w:rsidRPr="005D434B">
        <w:t>Callaway, R.M., Pennings, S.C., 2000. Facilitation may buffer competitive effects indirect and diffuse interactions among salt marsh plants. American Naturalist 156, 416-424.</w:t>
      </w:r>
      <w:bookmarkEnd w:id="14"/>
    </w:p>
    <w:p w14:paraId="0D637AC7" w14:textId="77777777" w:rsidR="005D434B" w:rsidRPr="005D434B" w:rsidRDefault="005D434B" w:rsidP="005D434B">
      <w:pPr>
        <w:pStyle w:val="EndNoteBibliography"/>
        <w:spacing w:after="0"/>
      </w:pPr>
      <w:bookmarkStart w:id="15" w:name="_ENREF_15"/>
      <w:r w:rsidRPr="005D434B">
        <w:t>Callaway, R.M., Walker, L.R., 1997a. Competition and Facilitation A Synthetic Approach to Interactions in Plant Communities. Ecology 78, 1958-1965.</w:t>
      </w:r>
      <w:bookmarkEnd w:id="15"/>
    </w:p>
    <w:p w14:paraId="4FD0E08D" w14:textId="77777777" w:rsidR="005D434B" w:rsidRPr="005D434B" w:rsidRDefault="005D434B" w:rsidP="005D434B">
      <w:pPr>
        <w:pStyle w:val="EndNoteBibliography"/>
        <w:spacing w:after="0"/>
      </w:pPr>
      <w:bookmarkStart w:id="16" w:name="_ENREF_16"/>
      <w:r w:rsidRPr="005D434B">
        <w:t>Callaway, R.M., Walker, L.R., 1997b. Competition and facilitation: a synthetic approach to interactions in plant communities. Ecology 78, 1958-1965.</w:t>
      </w:r>
      <w:bookmarkEnd w:id="16"/>
    </w:p>
    <w:p w14:paraId="4C441C65" w14:textId="77777777" w:rsidR="005D434B" w:rsidRPr="005D434B" w:rsidRDefault="005D434B" w:rsidP="005D434B">
      <w:pPr>
        <w:pStyle w:val="EndNoteBibliography"/>
        <w:spacing w:after="0"/>
      </w:pPr>
      <w:bookmarkStart w:id="17" w:name="_ENREF_17"/>
      <w:r w:rsidRPr="005D434B">
        <w:t>Cane, J.H., Minckley, R., Kervin, L., Roulston, T.A., 2005. Temporally persistent patterns of incidence and abundance in a pollinator guild at annual and decadal scales: the bees of Larrea tridentata. Biological Journal of the Linnean Society 85, 319-329.</w:t>
      </w:r>
      <w:bookmarkEnd w:id="17"/>
    </w:p>
    <w:p w14:paraId="2B9FE6A5" w14:textId="77777777" w:rsidR="005D434B" w:rsidRPr="005D434B" w:rsidRDefault="005D434B" w:rsidP="005D434B">
      <w:pPr>
        <w:pStyle w:val="EndNoteBibliography"/>
        <w:spacing w:after="0"/>
      </w:pPr>
      <w:bookmarkStart w:id="18" w:name="_ENREF_18"/>
      <w:r w:rsidRPr="005D434B">
        <w:t>Cane, J.H., Tepedino, V.J., 2017. Gauging the effect of honey bee pollen collection on native bee communities. Conservation Letters 10, 205-210.</w:t>
      </w:r>
      <w:bookmarkEnd w:id="18"/>
    </w:p>
    <w:p w14:paraId="58AB0A07" w14:textId="77777777" w:rsidR="005D434B" w:rsidRPr="005D434B" w:rsidRDefault="005D434B" w:rsidP="005D434B">
      <w:pPr>
        <w:pStyle w:val="EndNoteBibliography"/>
        <w:spacing w:after="0"/>
      </w:pPr>
      <w:bookmarkStart w:id="19" w:name="_ENREF_19"/>
      <w:r w:rsidRPr="005D434B">
        <w:lastRenderedPageBreak/>
        <w:t>Chacoff, N.P., Vázquez, D.P., Lomáscolo, S.B., Stevani, E.L., Dorado, J., Padrón, B., 2012. Evaluating sampling completeness in a desert plant–pollinator network. Journal of Animal Ecology 81, 190-200.</w:t>
      </w:r>
      <w:bookmarkEnd w:id="19"/>
    </w:p>
    <w:p w14:paraId="2E929C4E" w14:textId="77777777" w:rsidR="005D434B" w:rsidRPr="005D434B" w:rsidRDefault="005D434B" w:rsidP="005D434B">
      <w:pPr>
        <w:pStyle w:val="EndNoteBibliography"/>
        <w:spacing w:after="0"/>
      </w:pPr>
      <w:bookmarkStart w:id="20" w:name="_ENREF_20"/>
      <w:r w:rsidRPr="005D434B">
        <w:t>Chesson, P., Gebauer, R.L., Schwinning, S., Huntly, N., Wiegand, K., Ernest, M.S., Sher, A., Novoplansky, A., Weltzin, J.F., 2004. Resource pulses, species interactions, and diversity maintenance in arid and semi-arid environments. Oecologia 141, 236-253.</w:t>
      </w:r>
      <w:bookmarkEnd w:id="20"/>
    </w:p>
    <w:p w14:paraId="475DE991" w14:textId="77777777" w:rsidR="005D434B" w:rsidRPr="005D434B" w:rsidRDefault="005D434B" w:rsidP="005D434B">
      <w:pPr>
        <w:pStyle w:val="EndNoteBibliography"/>
        <w:spacing w:after="0"/>
      </w:pPr>
      <w:bookmarkStart w:id="21" w:name="_ENREF_21"/>
      <w:r w:rsidRPr="005D434B">
        <w:t>Clements, F.E., Goldsmith, G.W., 1924. phytometer method in ecology.</w:t>
      </w:r>
      <w:bookmarkEnd w:id="21"/>
    </w:p>
    <w:p w14:paraId="7F8C72E9" w14:textId="77777777" w:rsidR="005D434B" w:rsidRPr="005D434B" w:rsidRDefault="005D434B" w:rsidP="005D434B">
      <w:pPr>
        <w:pStyle w:val="EndNoteBibliography"/>
        <w:spacing w:after="0"/>
      </w:pPr>
      <w:bookmarkStart w:id="22" w:name="_ENREF_22"/>
      <w:r w:rsidRPr="005D434B">
        <w:t>Cline, A.R., Audisio, P., 2010. Revision of the new world short-winged flower beetles (Coleoptera: Kateretidae). Part I. Generic review and revision of Anthonaeus Horn, 1879. The Coleopterists Bulletin, 173-186.</w:t>
      </w:r>
      <w:bookmarkEnd w:id="22"/>
    </w:p>
    <w:p w14:paraId="3A32B16C" w14:textId="77777777" w:rsidR="005D434B" w:rsidRPr="005D434B" w:rsidRDefault="005D434B" w:rsidP="005D434B">
      <w:pPr>
        <w:pStyle w:val="EndNoteBibliography"/>
        <w:spacing w:after="0"/>
      </w:pPr>
      <w:bookmarkStart w:id="23" w:name="_ENREF_23"/>
      <w:r w:rsidRPr="005D434B">
        <w:t>Davis, W., Philbrick, R., 1986. Natural hybridization between Malacothrix incana and M. saxatilis var. implicata (Asteraceae: Lactuceae) on San Miguel Island, California. Madroño, 253-263.</w:t>
      </w:r>
      <w:bookmarkEnd w:id="23"/>
    </w:p>
    <w:p w14:paraId="2CC36EA9" w14:textId="77777777" w:rsidR="005D434B" w:rsidRPr="005D434B" w:rsidRDefault="005D434B" w:rsidP="005D434B">
      <w:pPr>
        <w:pStyle w:val="EndNoteBibliography"/>
        <w:spacing w:after="0"/>
      </w:pPr>
      <w:bookmarkStart w:id="24" w:name="_ENREF_24"/>
      <w:r w:rsidRPr="005D434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14:paraId="79F6BD32" w14:textId="77777777" w:rsidR="005D434B" w:rsidRPr="005D434B" w:rsidRDefault="005D434B" w:rsidP="005D434B">
      <w:pPr>
        <w:pStyle w:val="EndNoteBibliography"/>
        <w:spacing w:after="0"/>
      </w:pPr>
      <w:bookmarkStart w:id="25" w:name="_ENREF_25"/>
      <w:r w:rsidRPr="005D434B">
        <w:t>Facelli, J.M., Temby, A.M., 2002. Multiple effects of shrubs on annual plant communities in arid lands of South Australia. Austral ecology 27, 422-432.</w:t>
      </w:r>
      <w:bookmarkEnd w:id="25"/>
    </w:p>
    <w:p w14:paraId="6839D8DC" w14:textId="77777777" w:rsidR="005D434B" w:rsidRPr="005D434B" w:rsidRDefault="005D434B" w:rsidP="005D434B">
      <w:pPr>
        <w:pStyle w:val="EndNoteBibliography"/>
        <w:spacing w:after="0"/>
      </w:pPr>
      <w:bookmarkStart w:id="26" w:name="_ENREF_26"/>
      <w:r w:rsidRPr="005D434B">
        <w:t>Filazzola, A., Lortie, C.J., 2014. A systematic review and conceptual framework for the mechanistic pathways of nurse plants. Global Ecology and Biogeography 23, 1335-1345.</w:t>
      </w:r>
      <w:bookmarkEnd w:id="26"/>
    </w:p>
    <w:p w14:paraId="486265BB" w14:textId="77777777" w:rsidR="005D434B" w:rsidRPr="005D434B" w:rsidRDefault="005D434B" w:rsidP="005D434B">
      <w:pPr>
        <w:pStyle w:val="EndNoteBibliography"/>
        <w:spacing w:after="0"/>
      </w:pPr>
      <w:bookmarkStart w:id="27" w:name="_ENREF_27"/>
      <w:r w:rsidRPr="005D434B">
        <w:t>Fleming, T.H., Holland, J.N., 1998. The evolution of obligate pollination mutualisms: senita cactus and senita moth. Oecologia 114, 368-375.</w:t>
      </w:r>
      <w:bookmarkEnd w:id="27"/>
    </w:p>
    <w:p w14:paraId="487AFFF5" w14:textId="77777777" w:rsidR="005D434B" w:rsidRPr="005D434B" w:rsidRDefault="005D434B" w:rsidP="005D434B">
      <w:pPr>
        <w:pStyle w:val="EndNoteBibliography"/>
        <w:spacing w:after="0"/>
      </w:pPr>
      <w:bookmarkStart w:id="28" w:name="_ENREF_28"/>
      <w:r w:rsidRPr="005D434B">
        <w:t>Fleming, T.H., Sahley, C.T., Holland, J.N., Nason, J.D., Hamrick, J., 2001. Sonoran Desert columnar cacti and the evolution of generalized pollination systems. Ecological Monographs 71, 511-530.</w:t>
      </w:r>
      <w:bookmarkEnd w:id="28"/>
    </w:p>
    <w:p w14:paraId="51E79A2C" w14:textId="77777777" w:rsidR="005D434B" w:rsidRPr="005D434B" w:rsidRDefault="005D434B" w:rsidP="005D434B">
      <w:pPr>
        <w:pStyle w:val="EndNoteBibliography"/>
        <w:spacing w:after="0"/>
      </w:pPr>
      <w:bookmarkStart w:id="29" w:name="_ENREF_29"/>
      <w:r w:rsidRPr="005D434B">
        <w:t>Flores, J., Jurado, E., 2003. Are nurse‐protégé interactions more common among plants from arid environments? Journal of Vegetation Science 14, 911-916.</w:t>
      </w:r>
      <w:bookmarkEnd w:id="29"/>
    </w:p>
    <w:p w14:paraId="17F0FCB3" w14:textId="77777777" w:rsidR="005D434B" w:rsidRPr="005D434B" w:rsidRDefault="005D434B" w:rsidP="005D434B">
      <w:pPr>
        <w:pStyle w:val="EndNoteBibliography"/>
        <w:spacing w:after="0"/>
      </w:pPr>
      <w:bookmarkStart w:id="30" w:name="_ENREF_30"/>
      <w:r w:rsidRPr="005D434B">
        <w:t>Franco, A., De Soyza, A., Virginia, R., Reynolds, J., Whitford, W., 1994. Effects of plant size and water relations on gas exchange and growth of the desert shrub Larrea tridentata. Oecologia 97, 171-178.</w:t>
      </w:r>
      <w:bookmarkEnd w:id="30"/>
    </w:p>
    <w:p w14:paraId="1281BAF1" w14:textId="77777777" w:rsidR="005D434B" w:rsidRPr="005D434B" w:rsidRDefault="005D434B" w:rsidP="005D434B">
      <w:pPr>
        <w:pStyle w:val="EndNoteBibliography"/>
        <w:spacing w:after="0"/>
      </w:pPr>
      <w:bookmarkStart w:id="31" w:name="_ENREF_31"/>
      <w:r w:rsidRPr="005D434B">
        <w:t>Gentry, A.H., 1974. Flowering phenology and diversity in tropical Bignoniaceae. Biotropica, 64-68.</w:t>
      </w:r>
      <w:bookmarkEnd w:id="31"/>
    </w:p>
    <w:p w14:paraId="196CCFA4" w14:textId="77777777" w:rsidR="005D434B" w:rsidRPr="005D434B" w:rsidRDefault="005D434B" w:rsidP="005D434B">
      <w:pPr>
        <w:pStyle w:val="EndNoteBibliography"/>
        <w:spacing w:after="0"/>
      </w:pPr>
      <w:bookmarkStart w:id="32" w:name="_ENREF_32"/>
      <w:r w:rsidRPr="005D434B">
        <w:t>Ghazoul, J., 2006. Floral diversity and the facilitation of pollination. Journal of Ecology 94, 295-304.</w:t>
      </w:r>
      <w:bookmarkEnd w:id="32"/>
    </w:p>
    <w:p w14:paraId="26984F26" w14:textId="77777777" w:rsidR="005D434B" w:rsidRPr="005D434B" w:rsidRDefault="005D434B" w:rsidP="005D434B">
      <w:pPr>
        <w:pStyle w:val="EndNoteBibliography"/>
        <w:spacing w:after="0"/>
      </w:pPr>
      <w:bookmarkStart w:id="33" w:name="_ENREF_33"/>
      <w:r w:rsidRPr="005D434B">
        <w:t>Goldberg, D.E., Turkington, R., Olsvig-Whittaker, L., Dyer, A.R., 2001. Density dependence in an annual plant community: variation among life history stages. Ecological Monographs 71, 423-446.</w:t>
      </w:r>
      <w:bookmarkEnd w:id="33"/>
    </w:p>
    <w:p w14:paraId="5F00590E" w14:textId="77777777" w:rsidR="005D434B" w:rsidRPr="005D434B" w:rsidRDefault="005D434B" w:rsidP="005D434B">
      <w:pPr>
        <w:pStyle w:val="EndNoteBibliography"/>
        <w:spacing w:after="0"/>
      </w:pPr>
      <w:bookmarkStart w:id="34" w:name="_ENREF_34"/>
      <w:r w:rsidRPr="005D434B">
        <w:t>Grissell, E.E., Schauff, M.E., 1990. A handbook of the families of Nearctic Chalcidoidea (Hymenoptera). A handbook of the families of Nearctic Chalcidoidea (Hymenoptera).</w:t>
      </w:r>
      <w:bookmarkEnd w:id="34"/>
    </w:p>
    <w:p w14:paraId="512C3EDC" w14:textId="77777777" w:rsidR="005D434B" w:rsidRPr="005D434B" w:rsidRDefault="005D434B" w:rsidP="005D434B">
      <w:pPr>
        <w:pStyle w:val="EndNoteBibliography"/>
        <w:spacing w:after="0"/>
      </w:pPr>
      <w:bookmarkStart w:id="35" w:name="_ENREF_35"/>
      <w:r w:rsidRPr="005D434B">
        <w:t>Halvorson, W.L., Patten, D.T., 1975. Productivity and flowering of winter ephemerals in relation to Sonoran Desert shrubs. American Midland Naturalist, 311-319.</w:t>
      </w:r>
      <w:bookmarkEnd w:id="35"/>
    </w:p>
    <w:p w14:paraId="71FE06FD" w14:textId="77777777" w:rsidR="005D434B" w:rsidRPr="005D434B" w:rsidRDefault="005D434B" w:rsidP="005D434B">
      <w:pPr>
        <w:pStyle w:val="EndNoteBibliography"/>
        <w:spacing w:after="0"/>
      </w:pPr>
      <w:bookmarkStart w:id="36" w:name="_ENREF_36"/>
      <w:r w:rsidRPr="005D434B">
        <w:t>Heinrich, B., Raven, P.H., 1972. Energetics and pollination ecology. Science 176, 597-602.</w:t>
      </w:r>
      <w:bookmarkEnd w:id="36"/>
    </w:p>
    <w:p w14:paraId="05C8D4DB" w14:textId="77777777" w:rsidR="005D434B" w:rsidRPr="005D434B" w:rsidRDefault="005D434B" w:rsidP="005D434B">
      <w:pPr>
        <w:pStyle w:val="EndNoteBibliography"/>
        <w:spacing w:after="0"/>
      </w:pPr>
      <w:bookmarkStart w:id="37" w:name="_ENREF_37"/>
      <w:r w:rsidRPr="005D434B">
        <w:t>Holland, N.J., Fleming, T.H., 2002. Co-pollinators and specialization in the pollinating seed-consumer mutualism between senita cacti and senita moths. Oecologia 133, 534-540.</w:t>
      </w:r>
      <w:bookmarkEnd w:id="37"/>
    </w:p>
    <w:p w14:paraId="7D24CE9F" w14:textId="77777777" w:rsidR="005D434B" w:rsidRPr="005D434B" w:rsidRDefault="005D434B" w:rsidP="005D434B">
      <w:pPr>
        <w:pStyle w:val="EndNoteBibliography"/>
        <w:spacing w:after="0"/>
      </w:pPr>
      <w:bookmarkStart w:id="38" w:name="_ENREF_38"/>
      <w:r w:rsidRPr="005D434B">
        <w:lastRenderedPageBreak/>
        <w:t>Holzapfel, C., Mahall, B.E., 1999. Bidirectional facilitation and interference between shrubs and annuals in the Mojave Desert. Ecology 80, 1747-1761.</w:t>
      </w:r>
      <w:bookmarkEnd w:id="38"/>
    </w:p>
    <w:p w14:paraId="0C5F373F" w14:textId="77777777" w:rsidR="005D434B" w:rsidRPr="005D434B" w:rsidRDefault="005D434B" w:rsidP="005D434B">
      <w:pPr>
        <w:pStyle w:val="EndNoteBibliography"/>
        <w:spacing w:after="0"/>
      </w:pPr>
      <w:bookmarkStart w:id="39" w:name="_ENREF_39"/>
      <w:r w:rsidRPr="005D434B">
        <w:t>Hurd Jr, P.D., Linsley, E.G., 1975. Some insects other than bees associated with Larrea tridentata in the southwestern United States. Proceedings of the Entomological Society of Washington.</w:t>
      </w:r>
      <w:bookmarkEnd w:id="39"/>
    </w:p>
    <w:p w14:paraId="5D4CD710" w14:textId="77777777" w:rsidR="005D434B" w:rsidRPr="005D434B" w:rsidRDefault="005D434B" w:rsidP="005D434B">
      <w:pPr>
        <w:pStyle w:val="EndNoteBibliography"/>
        <w:spacing w:after="0"/>
      </w:pPr>
      <w:bookmarkStart w:id="40" w:name="_ENREF_40"/>
      <w:r w:rsidRPr="005D434B">
        <w:t>Iler, A.M., Inouye, D.W., Høye, T.T., Miller‐Rushing, A.J., Burkle, L.A., Johnston, E.B., 2013. Maintenance of temporal synchrony between syrphid flies and floral resources despite differential phenological responses to climate. Global Change Biology 19, 2348-2359.</w:t>
      </w:r>
      <w:bookmarkEnd w:id="40"/>
    </w:p>
    <w:p w14:paraId="792CB5D0" w14:textId="77777777" w:rsidR="005D434B" w:rsidRPr="005D434B" w:rsidRDefault="005D434B" w:rsidP="005D434B">
      <w:pPr>
        <w:pStyle w:val="EndNoteBibliography"/>
        <w:spacing w:after="0"/>
      </w:pPr>
      <w:bookmarkStart w:id="41" w:name="_ENREF_41"/>
      <w:r w:rsidRPr="005D434B">
        <w:t>Inouye, D.W., Larson, B.M., Ssymank, A., Kevan, P.G., 2015. Flies and flowers III: ecology of foraging and pollination. Journal of Pollination Ecology 16, 115-133.</w:t>
      </w:r>
      <w:bookmarkEnd w:id="41"/>
    </w:p>
    <w:p w14:paraId="37FCDC44" w14:textId="77777777" w:rsidR="005D434B" w:rsidRPr="005D434B" w:rsidRDefault="005D434B" w:rsidP="005D434B">
      <w:pPr>
        <w:pStyle w:val="EndNoteBibliography"/>
        <w:spacing w:after="0"/>
      </w:pPr>
      <w:bookmarkStart w:id="42" w:name="_ENREF_42"/>
      <w:r w:rsidRPr="005D434B">
        <w:t>Jennings, W.B., 2001. Comparative flowering phenology of plants in the western Mojave Desert. Madroño, 162-171.</w:t>
      </w:r>
      <w:bookmarkEnd w:id="42"/>
    </w:p>
    <w:p w14:paraId="440B59E1" w14:textId="77777777" w:rsidR="005D434B" w:rsidRPr="005D434B" w:rsidRDefault="005D434B" w:rsidP="005D434B">
      <w:pPr>
        <w:pStyle w:val="EndNoteBibliography"/>
        <w:spacing w:after="0"/>
      </w:pPr>
      <w:bookmarkStart w:id="43" w:name="_ENREF_43"/>
      <w:r w:rsidRPr="005D434B">
        <w:t>Kearns, C.A., Inouye, D.W., 1993. Techniques for pollination biologists. University press of Colorado.</w:t>
      </w:r>
      <w:bookmarkEnd w:id="43"/>
    </w:p>
    <w:p w14:paraId="17AD7EE6" w14:textId="77777777" w:rsidR="005D434B" w:rsidRPr="005D434B" w:rsidRDefault="005D434B" w:rsidP="005D434B">
      <w:pPr>
        <w:pStyle w:val="EndNoteBibliography"/>
        <w:spacing w:after="0"/>
      </w:pPr>
      <w:bookmarkStart w:id="44" w:name="_ENREF_44"/>
      <w:r w:rsidRPr="005D434B">
        <w:t>Laverty, T.M., 1992. Plant interactions for pollinator visits: a test of the magnet species effect. Oecologia 89, 502-508.</w:t>
      </w:r>
      <w:bookmarkEnd w:id="44"/>
    </w:p>
    <w:p w14:paraId="40E9FF02" w14:textId="77777777" w:rsidR="005D434B" w:rsidRPr="005D434B" w:rsidRDefault="005D434B" w:rsidP="005D434B">
      <w:pPr>
        <w:pStyle w:val="EndNoteBibliography"/>
        <w:spacing w:after="0"/>
      </w:pPr>
      <w:bookmarkStart w:id="45" w:name="_ENREF_45"/>
      <w:r w:rsidRPr="005D434B">
        <w:t>Legendre, P., Gallagher, E.D., 2001. Ecologically meaningful transformations for ordination of species data. Oecologia 129, 271-280.</w:t>
      </w:r>
      <w:bookmarkEnd w:id="45"/>
    </w:p>
    <w:p w14:paraId="5D83A618" w14:textId="77777777" w:rsidR="005D434B" w:rsidRPr="005D434B" w:rsidRDefault="005D434B" w:rsidP="005D434B">
      <w:pPr>
        <w:pStyle w:val="EndNoteBibliography"/>
        <w:spacing w:after="0"/>
      </w:pPr>
      <w:bookmarkStart w:id="46" w:name="_ENREF_46"/>
      <w:r w:rsidRPr="005D434B">
        <w:t>Lortie, C.J., Budden, A.E., Reid, A.M., 2012. From birds to bees: applying video observation techniques to invertebrate pollinators. Journal of Pollination Ecology 6, 125-128.</w:t>
      </w:r>
      <w:bookmarkEnd w:id="46"/>
    </w:p>
    <w:p w14:paraId="2409D012" w14:textId="77777777" w:rsidR="005D434B" w:rsidRPr="005D434B" w:rsidRDefault="005D434B" w:rsidP="005D434B">
      <w:pPr>
        <w:pStyle w:val="EndNoteBibliography"/>
        <w:spacing w:after="0"/>
      </w:pPr>
      <w:bookmarkStart w:id="47" w:name="_ENREF_47"/>
      <w:r w:rsidRPr="005D434B">
        <w:t>Marshall, S., 2012. Flies. The natural history and diversity of Diptera.</w:t>
      </w:r>
      <w:bookmarkEnd w:id="47"/>
    </w:p>
    <w:p w14:paraId="7857AC36" w14:textId="77777777" w:rsidR="005D434B" w:rsidRPr="005D434B" w:rsidRDefault="005D434B" w:rsidP="005D434B">
      <w:pPr>
        <w:pStyle w:val="EndNoteBibliography"/>
        <w:spacing w:after="0"/>
      </w:pPr>
      <w:bookmarkStart w:id="48" w:name="_ENREF_48"/>
      <w:r w:rsidRPr="005D434B">
        <w:t>McIntire, E.J., Fajardo, A., 2014. Facilitation as a ubiquitous driver of biodiversity. New Phytologist 201, 403-416.</w:t>
      </w:r>
      <w:bookmarkEnd w:id="48"/>
    </w:p>
    <w:p w14:paraId="303402C3" w14:textId="77777777" w:rsidR="005D434B" w:rsidRPr="005D434B" w:rsidRDefault="005D434B" w:rsidP="005D434B">
      <w:pPr>
        <w:pStyle w:val="EndNoteBibliography"/>
        <w:spacing w:after="0"/>
      </w:pPr>
      <w:bookmarkStart w:id="49" w:name="_ENREF_49"/>
      <w:r w:rsidRPr="005D434B">
        <w:t>McKinney, A.M., Goodell, K., 2010. Shading by invasive shrub reduces seed production and pollinator services in a native herb. Biological Invasions 12, 2751-2763.</w:t>
      </w:r>
      <w:bookmarkEnd w:id="49"/>
    </w:p>
    <w:p w14:paraId="5431BE84" w14:textId="77777777" w:rsidR="005D434B" w:rsidRPr="005D434B" w:rsidRDefault="005D434B" w:rsidP="005D434B">
      <w:pPr>
        <w:pStyle w:val="EndNoteBibliography"/>
        <w:spacing w:after="0"/>
      </w:pPr>
      <w:bookmarkStart w:id="50" w:name="_ENREF_50"/>
      <w:r w:rsidRPr="005D434B">
        <w:t>McPeek, M.A., Peckarsky, B.L., 1998. Life histories and the strengths of species interactions: combining mortality, growth, and fecundity effects. Ecology 79, 867-879.</w:t>
      </w:r>
      <w:bookmarkEnd w:id="50"/>
    </w:p>
    <w:p w14:paraId="643FE86B" w14:textId="77777777" w:rsidR="005D434B" w:rsidRPr="005D434B" w:rsidRDefault="005D434B" w:rsidP="005D434B">
      <w:pPr>
        <w:pStyle w:val="EndNoteBibliography"/>
        <w:spacing w:after="0"/>
      </w:pPr>
      <w:bookmarkStart w:id="51" w:name="_ENREF_51"/>
      <w:r w:rsidRPr="005D434B">
        <w:t>Michener, C.D., 2000. The bees of the world. JHU press.</w:t>
      </w:r>
      <w:bookmarkEnd w:id="51"/>
    </w:p>
    <w:p w14:paraId="3A961A91" w14:textId="77777777" w:rsidR="005D434B" w:rsidRPr="005D434B" w:rsidRDefault="005D434B" w:rsidP="005D434B">
      <w:pPr>
        <w:pStyle w:val="EndNoteBibliography"/>
        <w:spacing w:after="0"/>
      </w:pPr>
      <w:bookmarkStart w:id="52" w:name="_ENREF_52"/>
      <w:r w:rsidRPr="005D434B">
        <w:t>Michener, C.D., McGinley, R.J., Danforth, B.N., 1994. The bee genera of North and Central America (Hymenoptera: Apoidea). Smithsonian Institution Press.</w:t>
      </w:r>
      <w:bookmarkEnd w:id="52"/>
    </w:p>
    <w:p w14:paraId="6D17D35D" w14:textId="77777777" w:rsidR="005D434B" w:rsidRPr="005D434B" w:rsidRDefault="005D434B" w:rsidP="005D434B">
      <w:pPr>
        <w:pStyle w:val="EndNoteBibliography"/>
        <w:spacing w:after="0"/>
      </w:pPr>
      <w:bookmarkStart w:id="53" w:name="_ENREF_53"/>
      <w:r w:rsidRPr="005D434B">
        <w:t>Minckley, R.L., Cane, J.H., Kervin, L., Roulston, T., 1999. Spatial predictability and resource specialization of bees (Hymenoptera: Apoidea) at a superabundant, widespread resource. Biological Journal of the Linnean Society 67, 119-147.</w:t>
      </w:r>
      <w:bookmarkEnd w:id="53"/>
    </w:p>
    <w:p w14:paraId="4EBCF0F3" w14:textId="77777777" w:rsidR="005D434B" w:rsidRPr="005D434B" w:rsidRDefault="005D434B" w:rsidP="005D434B">
      <w:pPr>
        <w:pStyle w:val="EndNoteBibliography"/>
        <w:spacing w:after="0"/>
      </w:pPr>
      <w:bookmarkStart w:id="54" w:name="_ENREF_54"/>
      <w:r w:rsidRPr="005D434B">
        <w:t>Miranda, G., Young, A., Locke, M., Marshall, S., Skevington, J., Thompson, F., 2013. Key to the genera of Nearctic Syrphidae. Canadian Journal of Arthropod Identification 23, 351.</w:t>
      </w:r>
      <w:bookmarkEnd w:id="54"/>
    </w:p>
    <w:p w14:paraId="48ECB236" w14:textId="77777777" w:rsidR="005D434B" w:rsidRPr="005D434B" w:rsidRDefault="005D434B" w:rsidP="005D434B">
      <w:pPr>
        <w:pStyle w:val="EndNoteBibliography"/>
        <w:spacing w:after="0"/>
      </w:pPr>
      <w:bookmarkStart w:id="55" w:name="_ENREF_55"/>
      <w:r w:rsidRPr="005D434B">
        <w:t>Morhardt, S., Morhardt, E., 2004. California desert flowers: an introduction to families, genera, and species. Univ of California Press.</w:t>
      </w:r>
      <w:bookmarkEnd w:id="55"/>
    </w:p>
    <w:p w14:paraId="5B20DBED" w14:textId="77777777" w:rsidR="005D434B" w:rsidRPr="005D434B" w:rsidRDefault="005D434B" w:rsidP="005D434B">
      <w:pPr>
        <w:pStyle w:val="EndNoteBibliography"/>
        <w:spacing w:after="0"/>
      </w:pPr>
      <w:bookmarkStart w:id="56" w:name="_ENREF_56"/>
      <w:r w:rsidRPr="005D434B">
        <w:t>Mosquin, T., 1971. Competition for pollinators as a stimulus for the evolution of flowering time. Oikos, 398-402.</w:t>
      </w:r>
      <w:bookmarkEnd w:id="56"/>
    </w:p>
    <w:p w14:paraId="1B724FB7" w14:textId="77777777" w:rsidR="005D434B" w:rsidRPr="005D434B" w:rsidRDefault="005D434B" w:rsidP="005D434B">
      <w:pPr>
        <w:pStyle w:val="EndNoteBibliography"/>
        <w:spacing w:after="0"/>
      </w:pPr>
      <w:bookmarkStart w:id="57" w:name="_ENREF_57"/>
      <w:r w:rsidRPr="005D434B">
        <w:t>Noma, T., Brewer, M.J., 2008. Seasonal abundance of resident parasitoids and predatory flies and corresponding soybean aphid densities, with comments on classical biological control of soybean aphid in the Midwest. Journal of Economic Entomology 101, 278-287.</w:t>
      </w:r>
      <w:bookmarkEnd w:id="57"/>
    </w:p>
    <w:p w14:paraId="526E7046" w14:textId="77777777" w:rsidR="005D434B" w:rsidRPr="005D434B" w:rsidRDefault="005D434B" w:rsidP="005D434B">
      <w:pPr>
        <w:pStyle w:val="EndNoteBibliography"/>
        <w:spacing w:after="0"/>
      </w:pPr>
      <w:bookmarkStart w:id="58" w:name="_ENREF_58"/>
      <w:r w:rsidRPr="005D434B">
        <w:t>Oliver, I., Beattie, A.J., 1993. A possible method for the rapid assessment of biodiversity. Conservation biology 7, 562-568.</w:t>
      </w:r>
      <w:bookmarkEnd w:id="58"/>
    </w:p>
    <w:p w14:paraId="5208E405" w14:textId="77777777" w:rsidR="005D434B" w:rsidRPr="005D434B" w:rsidRDefault="005D434B" w:rsidP="005D434B">
      <w:pPr>
        <w:pStyle w:val="EndNoteBibliography"/>
        <w:spacing w:after="0"/>
      </w:pPr>
      <w:bookmarkStart w:id="59" w:name="_ENREF_59"/>
      <w:r w:rsidRPr="005D434B">
        <w:t>Pellmyr, O., 2003. Yuccas, yucca moths, and coevolution: a review. Annals of the Missouri Botanical Garden, 35-55.</w:t>
      </w:r>
      <w:bookmarkEnd w:id="59"/>
    </w:p>
    <w:p w14:paraId="5F056474" w14:textId="77777777" w:rsidR="005D434B" w:rsidRPr="005D434B" w:rsidRDefault="005D434B" w:rsidP="005D434B">
      <w:pPr>
        <w:pStyle w:val="EndNoteBibliography"/>
        <w:spacing w:after="0"/>
      </w:pPr>
      <w:bookmarkStart w:id="60" w:name="_ENREF_60"/>
      <w:r w:rsidRPr="005D434B">
        <w:lastRenderedPageBreak/>
        <w:t>Petit, S., Dickson, C.R., 2005. Grass-tree (Xanthorrhoea semiplana, Liliaceae) facilitation of the endangered pink-lipped spider orchid (Caladenia syn. Arachnorchis behrii, Orchidaceae) varies in South Australia. Australian Journal of Botany 53, 455-464.</w:t>
      </w:r>
      <w:bookmarkEnd w:id="60"/>
    </w:p>
    <w:p w14:paraId="20DC5C6B" w14:textId="77777777" w:rsidR="005D434B" w:rsidRPr="005D434B" w:rsidRDefault="005D434B" w:rsidP="005D434B">
      <w:pPr>
        <w:pStyle w:val="EndNoteBibliography"/>
        <w:spacing w:after="0"/>
      </w:pPr>
      <w:bookmarkStart w:id="61" w:name="_ENREF_61"/>
      <w:r w:rsidRPr="005D434B">
        <w:t>Petrů, M., Tielbörger, K., Belkin, R., Sternberg, M., Jeltsch, F., 2006. Life history variation in an annual plant under two opposing environmental constraints along an aridity gradient. Ecography 29, 66-74.</w:t>
      </w:r>
      <w:bookmarkEnd w:id="61"/>
    </w:p>
    <w:p w14:paraId="5E1719D1" w14:textId="77777777" w:rsidR="005D434B" w:rsidRPr="005D434B" w:rsidRDefault="005D434B" w:rsidP="005D434B">
      <w:pPr>
        <w:pStyle w:val="EndNoteBibliography"/>
        <w:spacing w:after="0"/>
      </w:pPr>
      <w:bookmarkStart w:id="62" w:name="_ENREF_62"/>
      <w:r w:rsidRPr="005D434B">
        <w:t>Pugnaire, F.I., Haase, P., Puigdefabregas, J., 1996. Facilitation between higher plant species in a semiarid environment. Ecology 77, 1420-1426.</w:t>
      </w:r>
      <w:bookmarkEnd w:id="62"/>
    </w:p>
    <w:p w14:paraId="03038DF9" w14:textId="77777777" w:rsidR="005D434B" w:rsidRPr="005D434B" w:rsidRDefault="005D434B" w:rsidP="005D434B">
      <w:pPr>
        <w:pStyle w:val="EndNoteBibliography"/>
        <w:spacing w:after="0"/>
      </w:pPr>
      <w:bookmarkStart w:id="63" w:name="_ENREF_63"/>
      <w:r w:rsidRPr="005D434B">
        <w:t>Pyke, G.H., 1984. Optimal foraging theory: a critical review. Annual review of ecology and systematics 15, 523-575.</w:t>
      </w:r>
      <w:bookmarkEnd w:id="63"/>
    </w:p>
    <w:p w14:paraId="1654C9A9" w14:textId="77777777" w:rsidR="005D434B" w:rsidRPr="005D434B" w:rsidRDefault="005D434B" w:rsidP="005D434B">
      <w:pPr>
        <w:pStyle w:val="EndNoteBibliography"/>
        <w:spacing w:after="0"/>
      </w:pPr>
      <w:bookmarkStart w:id="64" w:name="_ENREF_64"/>
      <w:r w:rsidRPr="005D434B">
        <w:t>Pyke, G.H., Pulliam, H.R., Charnov, E.L., 1977. Optimal foraging: a selective review of theory and tests. The quarterly review of biology 52, 137-154.</w:t>
      </w:r>
      <w:bookmarkEnd w:id="64"/>
    </w:p>
    <w:p w14:paraId="5B7487C3" w14:textId="77777777" w:rsidR="005D434B" w:rsidRPr="005D434B" w:rsidRDefault="005D434B" w:rsidP="005D434B">
      <w:pPr>
        <w:pStyle w:val="EndNoteBibliography"/>
        <w:spacing w:after="0"/>
      </w:pPr>
      <w:bookmarkStart w:id="65" w:name="_ENREF_65"/>
      <w:r w:rsidRPr="005D434B">
        <w:t>Reid, A.M., Lortie, C.J., 2012. Cushion plants are foundation species with positive effects extending to higher trophic levels. Ecosphere 3.</w:t>
      </w:r>
      <w:bookmarkEnd w:id="65"/>
    </w:p>
    <w:p w14:paraId="6BBB506F" w14:textId="77777777" w:rsidR="005D434B" w:rsidRPr="005D434B" w:rsidRDefault="005D434B" w:rsidP="005D434B">
      <w:pPr>
        <w:pStyle w:val="EndNoteBibliography"/>
        <w:spacing w:after="0"/>
      </w:pPr>
      <w:bookmarkStart w:id="66" w:name="_ENREF_66"/>
      <w:r w:rsidRPr="005D434B">
        <w:t>Robertson, A.W., Mountjoy, C., Faulkner, B.E., Roberts, M.V., Macnair, M.R., 1999. Bumble bee selection of Mimulus guttatus flowers: the effects of pollen quality and reward depletion. Ecology 80, 2594-2606.</w:t>
      </w:r>
      <w:bookmarkEnd w:id="66"/>
    </w:p>
    <w:p w14:paraId="403DB682" w14:textId="77777777" w:rsidR="005D434B" w:rsidRPr="005D434B" w:rsidRDefault="005D434B" w:rsidP="005D434B">
      <w:pPr>
        <w:pStyle w:val="EndNoteBibliography"/>
        <w:spacing w:after="0"/>
      </w:pPr>
      <w:bookmarkStart w:id="67" w:name="_ENREF_67"/>
      <w:r w:rsidRPr="005D434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7"/>
    </w:p>
    <w:p w14:paraId="68A4BA60" w14:textId="77777777" w:rsidR="005D434B" w:rsidRPr="005D434B" w:rsidRDefault="005D434B" w:rsidP="005D434B">
      <w:pPr>
        <w:pStyle w:val="EndNoteBibliography"/>
        <w:spacing w:after="0"/>
      </w:pPr>
      <w:bookmarkStart w:id="68" w:name="_ENREF_68"/>
      <w:r w:rsidRPr="005D434B">
        <w:t>Rousset, O., Lepart, J., 2000. Positive and negative interactions at different life stages of a colonizing species (Quercus humilis). Journal of Ecology 88, 401-412.</w:t>
      </w:r>
      <w:bookmarkEnd w:id="68"/>
    </w:p>
    <w:p w14:paraId="0D7D1E8F" w14:textId="77777777" w:rsidR="005D434B" w:rsidRPr="005D434B" w:rsidRDefault="005D434B" w:rsidP="005D434B">
      <w:pPr>
        <w:pStyle w:val="EndNoteBibliography"/>
        <w:spacing w:after="0"/>
      </w:pPr>
      <w:bookmarkStart w:id="69" w:name="_ENREF_69"/>
      <w:r w:rsidRPr="005D434B">
        <w:t>Rundel, P.W., Gibson, A.C., 2005. Ecological communities and processes in a Mojave Desert ecosystem. Cambridge University Press.</w:t>
      </w:r>
      <w:bookmarkEnd w:id="69"/>
    </w:p>
    <w:p w14:paraId="696331B8" w14:textId="77777777" w:rsidR="005D434B" w:rsidRPr="005D434B" w:rsidRDefault="005D434B" w:rsidP="005D434B">
      <w:pPr>
        <w:pStyle w:val="EndNoteBibliography"/>
        <w:spacing w:after="0"/>
      </w:pPr>
      <w:bookmarkStart w:id="70" w:name="_ENREF_70"/>
      <w:r w:rsidRPr="005D434B">
        <w:t>Rutowski, R.L., Alcock, J., 1980. Temporal variation in male copulatory behaviour in the solitary bee Nomadopsis puellae (Hymenoptera: Andrenidae). Behaviour 73, 175-187.</w:t>
      </w:r>
      <w:bookmarkEnd w:id="70"/>
    </w:p>
    <w:p w14:paraId="132B6994" w14:textId="77777777" w:rsidR="005D434B" w:rsidRPr="005D434B" w:rsidRDefault="005D434B" w:rsidP="005D434B">
      <w:pPr>
        <w:pStyle w:val="EndNoteBibliography"/>
        <w:spacing w:after="0"/>
      </w:pPr>
      <w:bookmarkStart w:id="71" w:name="_ENREF_71"/>
      <w:r w:rsidRPr="005D434B">
        <w:t>Ruttan, A., Filazzola, A., Lortie, C.J., 2016. Shrub-annual facilitation complexes mediate insect community structure in arid environments. Journal of Arid Environments 134, 1-9.</w:t>
      </w:r>
      <w:bookmarkEnd w:id="71"/>
    </w:p>
    <w:p w14:paraId="17154F6D" w14:textId="4273D1DD" w:rsidR="005D434B" w:rsidRPr="005D434B" w:rsidRDefault="005D434B" w:rsidP="005D434B">
      <w:pPr>
        <w:pStyle w:val="EndNoteBibliography"/>
        <w:spacing w:after="0"/>
      </w:pPr>
      <w:bookmarkStart w:id="72" w:name="_ENREF_72"/>
      <w:r w:rsidRPr="005D434B">
        <w:t>Saul-Gershenz, L., Millar, J., McElfresh, J., 2012. Mojave National Preserve. National Park Service U.S. Department of the Interior. , https://</w:t>
      </w:r>
      <w:hyperlink r:id="rId8" w:history="1">
        <w:r w:rsidRPr="005D434B">
          <w:rPr>
            <w:rStyle w:val="Hyperlink"/>
          </w:rPr>
          <w:t>www.nps.gov/moja/learn/nature/upload/201204MOJAscience.pdf</w:t>
        </w:r>
      </w:hyperlink>
      <w:r w:rsidRPr="005D434B">
        <w:t>.</w:t>
      </w:r>
      <w:bookmarkEnd w:id="72"/>
    </w:p>
    <w:p w14:paraId="41887EB3" w14:textId="77777777" w:rsidR="005D434B" w:rsidRPr="005D434B" w:rsidRDefault="005D434B" w:rsidP="005D434B">
      <w:pPr>
        <w:pStyle w:val="EndNoteBibliography"/>
        <w:spacing w:after="0"/>
      </w:pPr>
      <w:bookmarkStart w:id="73" w:name="_ENREF_73"/>
      <w:r w:rsidRPr="005D434B">
        <w:t>Schafer, J., Mudrak, E., Haines, C., Parag, H., Moloney, K., Holzapfel, C., 2012. The association of native and non-native annual plants with Larrea tridentata (creosote bush) in the Mojave and Sonoran Deserts. Journal of arid environments 87, 129-135.</w:t>
      </w:r>
      <w:bookmarkEnd w:id="73"/>
    </w:p>
    <w:p w14:paraId="45E0A593" w14:textId="77777777" w:rsidR="005D434B" w:rsidRPr="005D434B" w:rsidRDefault="005D434B" w:rsidP="005D434B">
      <w:pPr>
        <w:pStyle w:val="EndNoteBibliography"/>
        <w:spacing w:after="0"/>
      </w:pPr>
      <w:bookmarkStart w:id="74" w:name="_ENREF_74"/>
      <w:r w:rsidRPr="005D434B">
        <w:t>Schemske, D.W., 1981. Floral convergence and pollinator sharing in two bee‐pollinated tropical herbs. Ecology 62, 946-954.</w:t>
      </w:r>
      <w:bookmarkEnd w:id="74"/>
    </w:p>
    <w:p w14:paraId="7640875B" w14:textId="77777777" w:rsidR="005D434B" w:rsidRPr="005D434B" w:rsidRDefault="005D434B" w:rsidP="005D434B">
      <w:pPr>
        <w:pStyle w:val="EndNoteBibliography"/>
        <w:spacing w:after="0"/>
      </w:pPr>
      <w:bookmarkStart w:id="75" w:name="_ENREF_75"/>
      <w:r w:rsidRPr="005D434B">
        <w:t>Schiffers, K., Tielbörger, K., 2006. Ontogenetic shifts in interactions among annual plants. Journal of Ecology 94, 336-341.</w:t>
      </w:r>
      <w:bookmarkEnd w:id="75"/>
    </w:p>
    <w:p w14:paraId="7BAB52FE" w14:textId="77777777" w:rsidR="005D434B" w:rsidRPr="005D434B" w:rsidRDefault="005D434B" w:rsidP="005D434B">
      <w:pPr>
        <w:pStyle w:val="EndNoteBibliography"/>
        <w:spacing w:after="0"/>
      </w:pPr>
      <w:bookmarkStart w:id="76" w:name="_ENREF_76"/>
      <w:r w:rsidRPr="005D434B">
        <w:t>Shavit, O., Dafni, A., Ne'eman, G., 2009. Competition between honeybees (Apis mellifera) and native solitary bees in the Mediterranean region of Israel—Implications for conservation. Israel Journal of Plant Sciences 57, 171-183.</w:t>
      </w:r>
      <w:bookmarkEnd w:id="76"/>
    </w:p>
    <w:p w14:paraId="1B445A22" w14:textId="77777777" w:rsidR="005D434B" w:rsidRPr="005D434B" w:rsidRDefault="005D434B" w:rsidP="005D434B">
      <w:pPr>
        <w:pStyle w:val="EndNoteBibliography"/>
        <w:spacing w:after="0"/>
      </w:pPr>
      <w:bookmarkStart w:id="77" w:name="_ENREF_77"/>
      <w:r w:rsidRPr="005D434B">
        <w:t>Sih, A., Baltus, M.-S., 1987. Patch size, pollinator behavior, and pollinator limitation in catnip. Ecology 68, 1679-1690.</w:t>
      </w:r>
      <w:bookmarkEnd w:id="77"/>
    </w:p>
    <w:p w14:paraId="471566C8" w14:textId="77777777" w:rsidR="005D434B" w:rsidRPr="005D434B" w:rsidRDefault="005D434B" w:rsidP="005D434B">
      <w:pPr>
        <w:pStyle w:val="EndNoteBibliography"/>
        <w:spacing w:after="0"/>
      </w:pPr>
      <w:bookmarkStart w:id="78" w:name="_ENREF_78"/>
      <w:r w:rsidRPr="005D434B">
        <w:lastRenderedPageBreak/>
        <w:t>Simpson, B., Neff, J., Moldenke, A., 1977. Reproductive systems of Larrea. Mabry, T, J,, Hunziker, J, H,, DiFeo, D, R,, jr ed (s). Creosote bush: biology and chemistry of Larrea in the New World deserts. Stroudsburg, Dowden, Hutchinson &amp; Ross Inc, 92-114.</w:t>
      </w:r>
      <w:bookmarkEnd w:id="78"/>
    </w:p>
    <w:p w14:paraId="0D17613D" w14:textId="77777777" w:rsidR="005D434B" w:rsidRPr="005D434B" w:rsidRDefault="005D434B" w:rsidP="005D434B">
      <w:pPr>
        <w:pStyle w:val="EndNoteBibliography"/>
        <w:spacing w:after="0"/>
      </w:pPr>
      <w:bookmarkStart w:id="79" w:name="_ENREF_79"/>
      <w:r w:rsidRPr="005D434B">
        <w:t>Simpson, B.B., Neff, J.L., 1987. Pollination Ecology in the Southwest. Aliso: A Journal of Systematic and Evolutionary Botany 11, 417-440.</w:t>
      </w:r>
      <w:bookmarkEnd w:id="79"/>
    </w:p>
    <w:p w14:paraId="4572877E" w14:textId="77777777" w:rsidR="005D434B" w:rsidRPr="005D434B" w:rsidRDefault="005D434B" w:rsidP="005D434B">
      <w:pPr>
        <w:pStyle w:val="EndNoteBibliography"/>
        <w:spacing w:after="0"/>
      </w:pPr>
      <w:bookmarkStart w:id="80" w:name="_ENREF_80"/>
      <w:r w:rsidRPr="005D434B">
        <w:t>Sotomayor, D.A., Lortie, C.J., 2015. Indirect interactions in terrestrial plant communities: emerging patterns and research gaps. Ecosphere 6, art103.</w:t>
      </w:r>
      <w:bookmarkEnd w:id="80"/>
    </w:p>
    <w:p w14:paraId="50102036" w14:textId="77777777" w:rsidR="005D434B" w:rsidRPr="005D434B" w:rsidRDefault="005D434B" w:rsidP="005D434B">
      <w:pPr>
        <w:pStyle w:val="EndNoteBibliography"/>
        <w:spacing w:after="0"/>
      </w:pPr>
      <w:bookmarkStart w:id="81" w:name="_ENREF_81"/>
      <w:r w:rsidRPr="005D434B">
        <w:t>Sowig, P., 1989. Effects of flowering plant's patch size on species composition of pollinator communities, foraging strategies, and resource partitioning in bumblebees (Hymenoptera: Apidae). Oecologia 78, 550-558.</w:t>
      </w:r>
      <w:bookmarkEnd w:id="81"/>
    </w:p>
    <w:p w14:paraId="3577DCC2" w14:textId="09B2D152" w:rsidR="005D434B" w:rsidRPr="005D434B" w:rsidRDefault="005D434B" w:rsidP="005D434B">
      <w:pPr>
        <w:pStyle w:val="EndNoteBibliography"/>
        <w:spacing w:after="0"/>
      </w:pPr>
      <w:bookmarkStart w:id="82" w:name="_ENREF_82"/>
      <w:r w:rsidRPr="005D434B">
        <w:t>Suzán, H., Nabhan, G.P., Patten, D.T., 1994. Nurse plant and floral biology of a rare night‐blooming cereus, Peniocereus striatus (Brandegee) F. Buxbaum. Conservation Biology 8, 461-470.</w:t>
      </w:r>
      <w:bookmarkEnd w:id="82"/>
    </w:p>
    <w:p w14:paraId="3F351340" w14:textId="77777777" w:rsidR="005D434B" w:rsidRPr="005D434B" w:rsidRDefault="005D434B" w:rsidP="005D434B">
      <w:pPr>
        <w:pStyle w:val="EndNoteBibliography"/>
        <w:spacing w:after="0"/>
      </w:pPr>
      <w:bookmarkStart w:id="83" w:name="_ENREF_83"/>
      <w:r w:rsidRPr="005D434B">
        <w:t>Teskey, H., Vockeroth, J., Wood, D., 1981. Manual of Nearctic Diptera. Ottawa, Research Branch, Agriculture Canada, Monograph 27.</w:t>
      </w:r>
      <w:bookmarkEnd w:id="83"/>
    </w:p>
    <w:p w14:paraId="41E4C5DB" w14:textId="14F0A1EE" w:rsidR="005D434B" w:rsidRPr="005D434B" w:rsidRDefault="005D434B" w:rsidP="005D434B">
      <w:pPr>
        <w:pStyle w:val="EndNoteBibliography"/>
        <w:spacing w:after="0"/>
      </w:pPr>
      <w:bookmarkStart w:id="84" w:name="_ENREF_84"/>
      <w:r w:rsidRPr="005D434B">
        <w:t>Thomson, J.D., 1978. Effects of Stand Composition on Insect Visitation in Two-Species Mixtures of Hieracium. American Midland Naturalist 100, 431-440.</w:t>
      </w:r>
      <w:bookmarkEnd w:id="84"/>
    </w:p>
    <w:p w14:paraId="605E38A1" w14:textId="77777777" w:rsidR="005D434B" w:rsidRPr="005D434B" w:rsidRDefault="005D434B" w:rsidP="005D434B">
      <w:pPr>
        <w:pStyle w:val="EndNoteBibliography"/>
        <w:spacing w:after="0"/>
      </w:pPr>
      <w:bookmarkStart w:id="85" w:name="_ENREF_85"/>
      <w:r w:rsidRPr="005D434B">
        <w:t>Tielbörger, K., Kadmon, R., 2000. Temporal environmental variation tips the balance between facilitation and interference in desert plants. Ecology 81, 1544-1553.</w:t>
      </w:r>
      <w:bookmarkEnd w:id="85"/>
    </w:p>
    <w:p w14:paraId="1BFD2768" w14:textId="77777777" w:rsidR="005D434B" w:rsidRPr="005D434B" w:rsidRDefault="005D434B" w:rsidP="005D434B">
      <w:pPr>
        <w:pStyle w:val="EndNoteBibliography"/>
        <w:spacing w:after="0"/>
      </w:pPr>
      <w:bookmarkStart w:id="86" w:name="_ENREF_86"/>
      <w:r w:rsidRPr="005D434B">
        <w:t>Triplehorn, C., Johnson, N.F., 2005. Borror and delong’s introduction to the study of insects. Brooks. Cole, Belmont, California, USA.</w:t>
      </w:r>
      <w:bookmarkEnd w:id="86"/>
    </w:p>
    <w:p w14:paraId="03BF5DBE" w14:textId="5D8D74E5" w:rsidR="005D434B" w:rsidRPr="005D434B" w:rsidRDefault="005D434B" w:rsidP="005D434B">
      <w:pPr>
        <w:pStyle w:val="EndNoteBibliography"/>
        <w:spacing w:after="0"/>
      </w:pPr>
      <w:bookmarkStart w:id="87" w:name="_ENREF_87"/>
      <w:r w:rsidRPr="005D434B">
        <w:t>Valiente-Banuet, A., Bolongaro-Crevenna, A., Briones, O., Ezcurra, E., Rosas, M., Nuñez, H., Barnard, G., Vazquez, E., 1991. Spatial relationships between cacti and nurse shrubs in a semi‐arid environment in central Mexico. Journal of Vegetation Science 2, 15-20.</w:t>
      </w:r>
      <w:bookmarkEnd w:id="87"/>
    </w:p>
    <w:p w14:paraId="3183214D" w14:textId="77777777" w:rsidR="005D434B" w:rsidRPr="005D434B" w:rsidRDefault="005D434B" w:rsidP="005D434B">
      <w:pPr>
        <w:pStyle w:val="EndNoteBibliography"/>
        <w:spacing w:after="0"/>
      </w:pPr>
      <w:bookmarkStart w:id="88" w:name="_ENREF_88"/>
      <w:r w:rsidRPr="005D434B">
        <w:t>Valiente‐Banuet, A., Verdú, M., 2007. Facilitation can increase the phylogenetic diversity of plant communities. Ecology letters 10, 1029-1036.</w:t>
      </w:r>
      <w:bookmarkEnd w:id="88"/>
    </w:p>
    <w:p w14:paraId="5DAD64D4" w14:textId="77777777" w:rsidR="005D434B" w:rsidRPr="005D434B" w:rsidRDefault="005D434B" w:rsidP="005D434B">
      <w:pPr>
        <w:pStyle w:val="EndNoteBibliography"/>
        <w:spacing w:after="0"/>
      </w:pPr>
      <w:bookmarkStart w:id="89" w:name="_ENREF_89"/>
      <w:r w:rsidRPr="005D434B">
        <w:t>Van Der Putten, W.H., 2009. A multitrophic perspective on functioning and evolution of facilitation in plant communities. Journal of Ecology 97, 1131-1138.</w:t>
      </w:r>
      <w:bookmarkEnd w:id="89"/>
    </w:p>
    <w:p w14:paraId="46D14197" w14:textId="4A5843FF" w:rsidR="005D434B" w:rsidRPr="005D434B" w:rsidRDefault="005D434B" w:rsidP="005D434B">
      <w:pPr>
        <w:pStyle w:val="EndNoteBibliography"/>
        <w:spacing w:after="0"/>
      </w:pPr>
      <w:bookmarkStart w:id="90" w:name="_ENREF_90"/>
      <w:r w:rsidRPr="005D434B">
        <w:t>Vasek, F.C., 1980. Creosote bush: long‐lived clones in the Mojave Desert. American Journal of Botany 67, 246-255.</w:t>
      </w:r>
      <w:bookmarkEnd w:id="90"/>
    </w:p>
    <w:p w14:paraId="700D67B3" w14:textId="77777777" w:rsidR="005D434B" w:rsidRPr="005D434B" w:rsidRDefault="005D434B" w:rsidP="005D434B">
      <w:pPr>
        <w:pStyle w:val="EndNoteBibliography"/>
        <w:spacing w:after="0"/>
      </w:pPr>
      <w:bookmarkStart w:id="91" w:name="_ENREF_91"/>
      <w:r w:rsidRPr="005D434B">
        <w:t>Vockeroth, J., 1992. The flower flies of the subfamily Syrphinae of Canada, Alaska, and Greenland: Diptera, Syrphidae. Agriculture Canada.</w:t>
      </w:r>
      <w:bookmarkEnd w:id="91"/>
    </w:p>
    <w:p w14:paraId="380D7973" w14:textId="77777777" w:rsidR="005D434B" w:rsidRPr="005D434B" w:rsidRDefault="005D434B" w:rsidP="005D434B">
      <w:pPr>
        <w:pStyle w:val="EndNoteBibliography"/>
        <w:spacing w:after="0"/>
      </w:pPr>
      <w:bookmarkStart w:id="92" w:name="_ENREF_92"/>
      <w:r w:rsidRPr="005D434B">
        <w:t>Wainwright, C.M., 1978. Hymenopteran territoriality and its influences on the pollination ecology of Lupinus arizonicus. The Southwestern Naturalist, 605-615.</w:t>
      </w:r>
      <w:bookmarkEnd w:id="92"/>
    </w:p>
    <w:p w14:paraId="2932D466" w14:textId="15870793" w:rsidR="005D434B" w:rsidRPr="005D434B" w:rsidRDefault="005D434B" w:rsidP="005D434B">
      <w:pPr>
        <w:pStyle w:val="EndNoteBibliography"/>
        <w:spacing w:after="0"/>
      </w:pPr>
      <w:bookmarkStart w:id="93" w:name="_ENREF_93"/>
      <w:r w:rsidRPr="005D434B">
        <w:t>Waser, N.M., 1986. Flower constancy: definition, cause, and measurement. The American Naturalist 127, 593-603.</w:t>
      </w:r>
      <w:bookmarkEnd w:id="93"/>
    </w:p>
    <w:p w14:paraId="423DFDDA" w14:textId="61EC16DF" w:rsidR="005D434B" w:rsidRPr="005D434B" w:rsidRDefault="005D434B" w:rsidP="005D434B">
      <w:pPr>
        <w:pStyle w:val="EndNoteBibliography"/>
        <w:spacing w:after="0"/>
      </w:pPr>
      <w:bookmarkStart w:id="94" w:name="_ENREF_94"/>
      <w:r w:rsidRPr="005D434B">
        <w:t>Wootton, J.T., 1994. The nature and consequences of indirect effects in ecological communities. Annual Review of Ecology and Systematics 25, 443-466.</w:t>
      </w:r>
      <w:bookmarkEnd w:id="94"/>
    </w:p>
    <w:p w14:paraId="45CD00D0" w14:textId="790BF3D2" w:rsidR="005D434B" w:rsidRPr="005D434B" w:rsidRDefault="005D434B" w:rsidP="005D434B">
      <w:pPr>
        <w:pStyle w:val="EndNoteBibliography"/>
      </w:pPr>
      <w:bookmarkStart w:id="95" w:name="_ENREF_95"/>
      <w:r w:rsidRPr="005D434B">
        <w:t>Yeaton, R.I., 1978. A cyclical relationship between Larrea tridentata and Opuntia leptocaulis in the northern Chihuahuan Desert. The Journal of Ecology, 651-656.</w:t>
      </w:r>
      <w:bookmarkEnd w:id="95"/>
    </w:p>
    <w:p w14:paraId="08A938C8" w14:textId="6F6CBF01"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64AA5237" w:rsidR="00452C17" w:rsidRDefault="00452C17" w:rsidP="000F6F41"/>
    <w:p w14:paraId="2A20E355" w14:textId="63C5B5CC" w:rsidR="00452C17" w:rsidRDefault="00452C17" w:rsidP="000F6F41"/>
    <w:p w14:paraId="32DC32CB" w14:textId="273682DE" w:rsidR="002329C4" w:rsidRDefault="002329C4"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371BDF04" w14:textId="5A301FAC" w:rsidR="002329C4" w:rsidRDefault="002329C4"/>
    <w:p w14:paraId="395B010B" w14:textId="469B8336" w:rsidR="00D24044" w:rsidRDefault="000F6F41">
      <w:r>
        <w:t xml:space="preserve">Figure 1: The contribution of each recognizable taxonomic group (RTU) to the total number of flowers visited (weighted by video length) for each treatment. </w:t>
      </w:r>
      <w:r w:rsidR="00D24044">
        <w:br w:type="page"/>
      </w:r>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1EF207FC">
            <wp:extent cx="6675933" cy="32987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694130" cy="3307731"/>
                    </a:xfrm>
                    <a:prstGeom prst="rect">
                      <a:avLst/>
                    </a:prstGeom>
                  </pic:spPr>
                </pic:pic>
              </a:graphicData>
            </a:graphic>
          </wp:inline>
        </w:drawing>
      </w:r>
    </w:p>
    <w:p w14:paraId="0D33F2A7" w14:textId="5DEC0073" w:rsidR="000F6F41" w:rsidRDefault="000F6F41" w:rsidP="000F6F41">
      <w:r w:rsidRPr="000C3C6E">
        <w:t xml:space="preserve">Figure 2: </w:t>
      </w:r>
      <w:r>
        <w:t xml:space="preserve">RTU specific responses in visit duration before and during blooming at each microsite. </w:t>
      </w:r>
      <w:r w:rsidR="00CE21B0">
        <w:t xml:space="preserve">The visit duration did not vary with microsite but showed a significant decrease with blooming. This was driven by pollinators in the ‘other’ category, which was comprised of primarily beetles and muscoid flies. </w:t>
      </w:r>
    </w:p>
    <w:p w14:paraId="1CF097B5" w14:textId="71A37638" w:rsidR="00D24044" w:rsidRDefault="00D24044">
      <w:r>
        <w:br w:type="page"/>
      </w:r>
    </w:p>
    <w:p w14:paraId="26FB4552" w14:textId="50A5FC78" w:rsidR="000F6F41" w:rsidRDefault="00E61D6C" w:rsidP="000F6F41">
      <w:r>
        <w:rPr>
          <w:noProof/>
        </w:rPr>
        <w:lastRenderedPageBreak/>
        <w:drawing>
          <wp:anchor distT="0" distB="0" distL="114300" distR="114300" simplePos="0" relativeHeight="251664384" behindDoc="0" locked="0" layoutInCell="1" allowOverlap="1" wp14:anchorId="5544F1C4" wp14:editId="08FDCAC7">
            <wp:simplePos x="0" y="0"/>
            <wp:positionH relativeFrom="column">
              <wp:posOffset>-352425</wp:posOffset>
            </wp:positionH>
            <wp:positionV relativeFrom="paragraph">
              <wp:posOffset>266700</wp:posOffset>
            </wp:positionV>
            <wp:extent cx="6602253" cy="2667000"/>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llenBoth.tiff"/>
                    <pic:cNvPicPr/>
                  </pic:nvPicPr>
                  <pic:blipFill>
                    <a:blip r:embed="rId11">
                      <a:extLst>
                        <a:ext uri="{28A0092B-C50C-407E-A947-70E740481C1C}">
                          <a14:useLocalDpi xmlns:a14="http://schemas.microsoft.com/office/drawing/2010/main" val="0"/>
                        </a:ext>
                      </a:extLst>
                    </a:blip>
                    <a:stretch>
                      <a:fillRect/>
                    </a:stretch>
                  </pic:blipFill>
                  <pic:spPr>
                    <a:xfrm>
                      <a:off x="0" y="0"/>
                      <a:ext cx="6602253" cy="2667000"/>
                    </a:xfrm>
                    <a:prstGeom prst="rect">
                      <a:avLst/>
                    </a:prstGeom>
                  </pic:spPr>
                </pic:pic>
              </a:graphicData>
            </a:graphic>
          </wp:anchor>
        </w:drawing>
      </w:r>
    </w:p>
    <w:p w14:paraId="54F8C695" w14:textId="4DC9C561" w:rsidR="000F6F41" w:rsidRDefault="00CE21B0" w:rsidP="000F6F41">
      <w:pPr>
        <w:spacing w:line="240" w:lineRule="auto"/>
        <w:rPr>
          <w:noProof/>
        </w:rPr>
      </w:pPr>
      <w:r>
        <w:rPr>
          <w:noProof/>
        </w:rPr>
        <mc:AlternateContent>
          <mc:Choice Requires="wps">
            <w:drawing>
              <wp:anchor distT="45720" distB="45720" distL="114300" distR="114300" simplePos="0" relativeHeight="251661312" behindDoc="0" locked="0" layoutInCell="1" allowOverlap="1" wp14:anchorId="36562CE6" wp14:editId="741EC4B0">
                <wp:simplePos x="0" y="0"/>
                <wp:positionH relativeFrom="column">
                  <wp:posOffset>3409950</wp:posOffset>
                </wp:positionH>
                <wp:positionV relativeFrom="page">
                  <wp:posOffset>1476375</wp:posOffset>
                </wp:positionV>
                <wp:extent cx="266700" cy="280670"/>
                <wp:effectExtent l="0" t="0" r="0" b="508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80670"/>
                        </a:xfrm>
                        <a:prstGeom prst="rect">
                          <a:avLst/>
                        </a:prstGeom>
                        <a:solidFill>
                          <a:srgbClr val="FFFFFF"/>
                        </a:solidFill>
                        <a:ln w="9525">
                          <a:noFill/>
                          <a:miter lim="800000"/>
                          <a:headEnd/>
                          <a:tailEnd/>
                        </a:ln>
                      </wps:spPr>
                      <wps:txbx>
                        <w:txbxContent>
                          <w:p w14:paraId="1ECA181B" w14:textId="5FC2ADFA" w:rsidR="00A505B1" w:rsidRPr="002329C4" w:rsidRDefault="00A505B1" w:rsidP="002329C4">
                            <w:pPr>
                              <w:rPr>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6562CE6" id="_x0000_t202" coordsize="21600,21600" o:spt="202" path="m,l,21600r21600,l21600,xe">
                <v:stroke joinstyle="miter"/>
                <v:path gradientshapeok="t" o:connecttype="rect"/>
              </v:shapetype>
              <v:shape id="Text Box 2" o:spid="_x0000_s1026" type="#_x0000_t202" style="position:absolute;margin-left:268.5pt;margin-top:116.25pt;width:21pt;height:2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" stroked="f">
                <v:textbox>
                  <w:txbxContent>
                    <w:p w14:paraId="1ECA181B" w14:textId="5FC2ADFA" w:rsidR="00A505B1" w:rsidRPr="002329C4" w:rsidRDefault="00A505B1" w:rsidP="002329C4">
                      <w:pPr>
                        <w:rPr>
                          <w:b/>
                        </w:rPr>
                      </w:pPr>
                    </w:p>
                  </w:txbxContent>
                </v:textbox>
                <w10:wrap anchory="page"/>
              </v:shape>
            </w:pict>
          </mc:Fallback>
        </mc:AlternateContent>
      </w:r>
    </w:p>
    <w:p w14:paraId="0AEEDB11" w14:textId="1DF9B6B4" w:rsidR="002329C4" w:rsidRDefault="002329C4" w:rsidP="000F6F41">
      <w:pPr>
        <w:spacing w:line="240" w:lineRule="auto"/>
      </w:pPr>
    </w:p>
    <w:p w14:paraId="66E71513" w14:textId="111F1B93"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21ACACA1" w:rsidR="00D24044" w:rsidRDefault="00D24044">
      <w:r>
        <w:br w:type="page"/>
      </w:r>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2">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4595FB56"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2CEDFAF7" w14:textId="78D9E81A" w:rsidR="00BE42F5" w:rsidRDefault="00BE42F5" w:rsidP="000F6F41">
      <w:pPr>
        <w:spacing w:line="240" w:lineRule="auto"/>
      </w:pPr>
    </w:p>
    <w:p w14:paraId="5B079F78" w14:textId="122EF4A5" w:rsidR="00BE42F5" w:rsidRDefault="00BE42F5" w:rsidP="000F6F41">
      <w:pPr>
        <w:spacing w:line="240" w:lineRule="auto"/>
      </w:pPr>
    </w:p>
    <w:p w14:paraId="4475BEAD" w14:textId="14EB1C48" w:rsidR="00BE42F5" w:rsidRDefault="00BE42F5" w:rsidP="000F6F41">
      <w:pPr>
        <w:spacing w:line="240" w:lineRule="auto"/>
      </w:pPr>
    </w:p>
    <w:p w14:paraId="28E932A8" w14:textId="56949690" w:rsidR="00BE42F5" w:rsidRDefault="00BE42F5" w:rsidP="000F6F41">
      <w:pPr>
        <w:spacing w:line="240" w:lineRule="auto"/>
      </w:pPr>
    </w:p>
    <w:p w14:paraId="2F2D6300" w14:textId="4356EE84" w:rsidR="00BE42F5" w:rsidRDefault="00BE42F5" w:rsidP="000F6F41">
      <w:pPr>
        <w:spacing w:line="240" w:lineRule="auto"/>
      </w:pPr>
    </w:p>
    <w:p w14:paraId="4162D2CB" w14:textId="167069CF" w:rsidR="00BE42F5" w:rsidRDefault="00BE42F5" w:rsidP="000F6F41">
      <w:pPr>
        <w:spacing w:line="240" w:lineRule="auto"/>
      </w:pPr>
    </w:p>
    <w:p w14:paraId="78758637" w14:textId="2DDCDCA9" w:rsidR="000F6F41" w:rsidRDefault="000F6F41" w:rsidP="000F6F41">
      <w:pPr>
        <w:spacing w:line="240" w:lineRule="auto"/>
      </w:pPr>
    </w:p>
    <w:p w14:paraId="4FAAEE35" w14:textId="52E63B0D" w:rsidR="000F6F41" w:rsidRDefault="000F6F41" w:rsidP="000F6F41">
      <w:pPr>
        <w:spacing w:line="240" w:lineRule="auto"/>
      </w:pPr>
    </w:p>
    <w:p w14:paraId="6B813567" w14:textId="2C745E08" w:rsidR="000F6F41" w:rsidRDefault="000F6F41" w:rsidP="000F6F41">
      <w:pPr>
        <w:spacing w:line="240" w:lineRule="auto"/>
      </w:pPr>
    </w:p>
    <w:p w14:paraId="6AFE546C" w14:textId="1AE131A7" w:rsidR="00A505B1" w:rsidRDefault="00A505B1" w:rsidP="000F6F41">
      <w:pPr>
        <w:spacing w:line="240" w:lineRule="auto"/>
      </w:pPr>
    </w:p>
    <w:p w14:paraId="3FE934F0" w14:textId="3D6E7C46" w:rsidR="00A505B1" w:rsidRDefault="00A505B1" w:rsidP="000F6F41">
      <w:pPr>
        <w:spacing w:line="240" w:lineRule="auto"/>
      </w:pPr>
    </w:p>
    <w:p w14:paraId="5FAF8653" w14:textId="242E6B43" w:rsidR="00A505B1" w:rsidRDefault="00A505B1" w:rsidP="000F6F41">
      <w:pPr>
        <w:spacing w:line="240" w:lineRule="auto"/>
      </w:pPr>
    </w:p>
    <w:p w14:paraId="6A20E174" w14:textId="25ED4A56" w:rsidR="00A505B1" w:rsidRDefault="00A505B1" w:rsidP="000F6F41">
      <w:pPr>
        <w:spacing w:line="240" w:lineRule="auto"/>
      </w:pPr>
    </w:p>
    <w:p w14:paraId="6E306093" w14:textId="4ADA4568" w:rsidR="00A505B1" w:rsidRDefault="00A505B1" w:rsidP="000F6F41">
      <w:pPr>
        <w:spacing w:line="240" w:lineRule="auto"/>
      </w:pPr>
    </w:p>
    <w:p w14:paraId="665E0499" w14:textId="0C92E10C" w:rsidR="00CA1B88" w:rsidRDefault="00CA1B88" w:rsidP="000F6F41">
      <w:pPr>
        <w:spacing w:line="240" w:lineRule="auto"/>
      </w:pPr>
      <w:r>
        <w:rPr>
          <w:noProof/>
        </w:rPr>
        <w:lastRenderedPageBreak/>
        <w:drawing>
          <wp:anchor distT="0" distB="0" distL="114300" distR="114300" simplePos="0" relativeHeight="251663360" behindDoc="0" locked="0" layoutInCell="1" allowOverlap="1" wp14:anchorId="2516CDA7" wp14:editId="042AD9CF">
            <wp:simplePos x="0" y="0"/>
            <wp:positionH relativeFrom="margin">
              <wp:align>center</wp:align>
            </wp:positionH>
            <wp:positionV relativeFrom="paragraph">
              <wp:posOffset>0</wp:posOffset>
            </wp:positionV>
            <wp:extent cx="6896100" cy="3288910"/>
            <wp:effectExtent l="0" t="0" r="0" b="698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13">
                      <a:extLst>
                        <a:ext uri="{28A0092B-C50C-407E-A947-70E740481C1C}">
                          <a14:useLocalDpi xmlns:a14="http://schemas.microsoft.com/office/drawing/2010/main" val="0"/>
                        </a:ext>
                      </a:extLst>
                    </a:blip>
                    <a:stretch>
                      <a:fillRect/>
                    </a:stretch>
                  </pic:blipFill>
                  <pic:spPr>
                    <a:xfrm>
                      <a:off x="0" y="0"/>
                      <a:ext cx="6896100" cy="3288910"/>
                    </a:xfrm>
                    <a:prstGeom prst="rect">
                      <a:avLst/>
                    </a:prstGeom>
                  </pic:spPr>
                </pic:pic>
              </a:graphicData>
            </a:graphic>
            <wp14:sizeRelH relativeFrom="margin">
              <wp14:pctWidth>0</wp14:pctWidth>
            </wp14:sizeRelH>
            <wp14:sizeRelV relativeFrom="margin">
              <wp14:pctHeight>0</wp14:pctHeight>
            </wp14:sizeRelV>
          </wp:anchor>
        </w:drawing>
      </w:r>
    </w:p>
    <w:p w14:paraId="015ED9EE" w14:textId="4051D69C" w:rsidR="000F6F41" w:rsidRDefault="000F6F41" w:rsidP="000F6F41">
      <w:pPr>
        <w:spacing w:line="240" w:lineRule="auto"/>
      </w:pPr>
      <w:r>
        <w:t>Figure 5:</w:t>
      </w:r>
      <w:r w:rsidRPr="0014408E">
        <w:t xml:space="preserve"> </w:t>
      </w:r>
      <w:r>
        <w:t xml:space="preserve">Relative Interaction Index (RII) values for five community interaction metrics among two treatments: </w:t>
      </w:r>
      <w:r w:rsidR="001B594E">
        <w:t xml:space="preserve">A) Microsite (Shrub – Open) B) Blooming (Pre-Blooming – Blooming). </w:t>
      </w:r>
      <w:r>
        <w:t>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53D41DFE" w:rsidR="000F6F41" w:rsidRDefault="0061089A" w:rsidP="000F6F41">
      <w:r>
        <w:rPr>
          <w:noProof/>
        </w:rPr>
        <w:lastRenderedPageBreak/>
        <w:drawing>
          <wp:inline distT="0" distB="0" distL="0" distR="0" wp14:anchorId="0B8F7C42" wp14:editId="1EE043DB">
            <wp:extent cx="6468356" cy="41719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4">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01B443A0" w:rsidR="006164D7" w:rsidRDefault="006164D7" w:rsidP="00ED4DC3"/>
    <w:p w14:paraId="7B930C9D" w14:textId="5357EBC8" w:rsidR="007D40B4" w:rsidRDefault="007D40B4" w:rsidP="00ED4DC3"/>
    <w:p w14:paraId="6EFD3517" w14:textId="77777777" w:rsidR="007D40B4" w:rsidRDefault="007D40B4"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67EBF8CB" w14:textId="2B45BB22" w:rsidR="00D92085" w:rsidRDefault="00D92085" w:rsidP="00D92085">
      <w:r>
        <w:t xml:space="preserve">Table 1: Results from quasi-Poisson GLMM (MASS, glmmPQL) testing for RTU specific responses to blooming stage. The log-transformed length of video was used as an offset as a measure of exposure. The repID (shrub ID + microsite) was used a random effect to account for the repeated measures study design. Posthoc comparisons (lsmeans) contrasting RTU specific responses between pre-blooming and blooming were done on significant interactions. </w:t>
      </w:r>
      <w:r w:rsidRPr="00BA750B">
        <w:t>Significance was denoted at α = 0.05 and shown in bold.</w:t>
      </w:r>
      <w:r>
        <w:t xml:space="preserve">   </w:t>
      </w:r>
    </w:p>
    <w:tbl>
      <w:tblPr>
        <w:tblStyle w:val="PlainTable21"/>
        <w:tblpPr w:leftFromText="180" w:rightFromText="180" w:vertAnchor="text" w:horzAnchor="margin" w:tblpXSpec="center" w:tblpY="567"/>
        <w:tblW w:w="9630" w:type="dxa"/>
        <w:tblLook w:val="06A0" w:firstRow="1" w:lastRow="0" w:firstColumn="1" w:lastColumn="0" w:noHBand="1" w:noVBand="1"/>
      </w:tblPr>
      <w:tblGrid>
        <w:gridCol w:w="2404"/>
        <w:gridCol w:w="1156"/>
        <w:gridCol w:w="1147"/>
        <w:gridCol w:w="1033"/>
        <w:gridCol w:w="241"/>
        <w:gridCol w:w="1617"/>
        <w:gridCol w:w="966"/>
        <w:gridCol w:w="1066"/>
      </w:tblGrid>
      <w:tr w:rsidR="00D92085" w:rsidRPr="000C2546" w14:paraId="00146295" w14:textId="77777777" w:rsidTr="00AE08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4" w:type="dxa"/>
          </w:tcPr>
          <w:p w14:paraId="28F3DA00" w14:textId="77777777" w:rsidR="00D92085" w:rsidRPr="00005812" w:rsidRDefault="00D92085" w:rsidP="00D92085">
            <w:pPr>
              <w:rPr>
                <w:b w:val="0"/>
                <w:sz w:val="22"/>
                <w:szCs w:val="22"/>
              </w:rPr>
            </w:pPr>
          </w:p>
        </w:tc>
        <w:tc>
          <w:tcPr>
            <w:tcW w:w="3336" w:type="dxa"/>
            <w:gridSpan w:val="3"/>
            <w:tcBorders>
              <w:top w:val="single" w:sz="4" w:space="0" w:color="7F7F7F" w:themeColor="text1" w:themeTint="80"/>
              <w:bottom w:val="single" w:sz="4" w:space="0" w:color="767171" w:themeColor="background2" w:themeShade="80"/>
            </w:tcBorders>
          </w:tcPr>
          <w:p w14:paraId="2DFEF596"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1" w:type="dxa"/>
            <w:tcBorders>
              <w:top w:val="single" w:sz="4" w:space="0" w:color="7F7F7F" w:themeColor="text1" w:themeTint="80"/>
              <w:bottom w:val="single" w:sz="4" w:space="0" w:color="767171" w:themeColor="background2" w:themeShade="80"/>
            </w:tcBorders>
          </w:tcPr>
          <w:p w14:paraId="29204F30"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649" w:type="dxa"/>
            <w:gridSpan w:val="3"/>
            <w:tcBorders>
              <w:top w:val="single" w:sz="4" w:space="0" w:color="7F7F7F" w:themeColor="text1" w:themeTint="80"/>
              <w:bottom w:val="single" w:sz="4" w:space="0" w:color="767171" w:themeColor="background2" w:themeShade="80"/>
            </w:tcBorders>
          </w:tcPr>
          <w:p w14:paraId="578ABA28" w14:textId="77777777" w:rsidR="00D92085" w:rsidRPr="00005812" w:rsidRDefault="00D92085" w:rsidP="00D92085">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D92085" w:rsidRPr="00DD3A3D" w14:paraId="470937BB" w14:textId="77777777" w:rsidTr="00AE085C">
        <w:tc>
          <w:tcPr>
            <w:cnfStyle w:val="001000000000" w:firstRow="0" w:lastRow="0" w:firstColumn="1" w:lastColumn="0" w:oddVBand="0" w:evenVBand="0" w:oddHBand="0" w:evenHBand="0" w:firstRowFirstColumn="0" w:firstRowLastColumn="0" w:lastRowFirstColumn="0" w:lastRowLastColumn="0"/>
            <w:tcW w:w="2404" w:type="dxa"/>
          </w:tcPr>
          <w:p w14:paraId="29169DA3" w14:textId="77777777" w:rsidR="00D92085" w:rsidRPr="0079431F" w:rsidRDefault="00D92085" w:rsidP="00D92085">
            <w:pPr>
              <w:jc w:val="center"/>
              <w:rPr>
                <w:sz w:val="20"/>
                <w:szCs w:val="20"/>
                <w:u w:val="single"/>
              </w:rPr>
            </w:pPr>
          </w:p>
        </w:tc>
        <w:tc>
          <w:tcPr>
            <w:tcW w:w="1156" w:type="dxa"/>
            <w:tcBorders>
              <w:top w:val="single" w:sz="4" w:space="0" w:color="767171" w:themeColor="background2" w:themeShade="80"/>
            </w:tcBorders>
          </w:tcPr>
          <w:p w14:paraId="63AA2FD6"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47" w:type="dxa"/>
            <w:tcBorders>
              <w:top w:val="single" w:sz="4" w:space="0" w:color="767171" w:themeColor="background2" w:themeShade="80"/>
            </w:tcBorders>
          </w:tcPr>
          <w:p w14:paraId="12FA000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33" w:type="dxa"/>
            <w:tcBorders>
              <w:top w:val="single" w:sz="4" w:space="0" w:color="767171" w:themeColor="background2" w:themeShade="80"/>
            </w:tcBorders>
          </w:tcPr>
          <w:p w14:paraId="1BDF095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1" w:type="dxa"/>
            <w:tcBorders>
              <w:top w:val="single" w:sz="4" w:space="0" w:color="767171" w:themeColor="background2" w:themeShade="80"/>
              <w:bottom w:val="nil"/>
            </w:tcBorders>
          </w:tcPr>
          <w:p w14:paraId="56764CC9"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17" w:type="dxa"/>
            <w:tcBorders>
              <w:top w:val="single" w:sz="4" w:space="0" w:color="767171" w:themeColor="background2" w:themeShade="80"/>
            </w:tcBorders>
          </w:tcPr>
          <w:p w14:paraId="136C905E"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Borders>
              <w:top w:val="single" w:sz="4" w:space="0" w:color="767171" w:themeColor="background2" w:themeShade="80"/>
            </w:tcBorders>
          </w:tcPr>
          <w:p w14:paraId="46EB155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66" w:type="dxa"/>
            <w:tcBorders>
              <w:top w:val="single" w:sz="4" w:space="0" w:color="767171" w:themeColor="background2" w:themeShade="80"/>
            </w:tcBorders>
          </w:tcPr>
          <w:p w14:paraId="439F08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D92085" w:rsidRPr="00DD3A3D" w14:paraId="4139E02C" w14:textId="77777777" w:rsidTr="00D92085">
        <w:trPr>
          <w:trHeight w:val="210"/>
        </w:trPr>
        <w:tc>
          <w:tcPr>
            <w:cnfStyle w:val="001000000000" w:firstRow="0" w:lastRow="0" w:firstColumn="1" w:lastColumn="0" w:oddVBand="0" w:evenVBand="0" w:oddHBand="0" w:evenHBand="0" w:firstRowFirstColumn="0" w:firstRowLastColumn="0" w:lastRowFirstColumn="0" w:lastRowLastColumn="0"/>
            <w:tcW w:w="2404" w:type="dxa"/>
          </w:tcPr>
          <w:p w14:paraId="47ABE02B" w14:textId="77777777" w:rsidR="00D92085" w:rsidRPr="0079431F" w:rsidRDefault="00D92085" w:rsidP="00D92085">
            <w:pPr>
              <w:jc w:val="center"/>
              <w:rPr>
                <w:b w:val="0"/>
                <w:sz w:val="20"/>
                <w:szCs w:val="20"/>
              </w:rPr>
            </w:pPr>
            <w:r w:rsidRPr="0079431F">
              <w:rPr>
                <w:sz w:val="20"/>
                <w:szCs w:val="20"/>
              </w:rPr>
              <w:t>Microsite (shrub)</w:t>
            </w:r>
          </w:p>
        </w:tc>
        <w:tc>
          <w:tcPr>
            <w:tcW w:w="1156" w:type="dxa"/>
          </w:tcPr>
          <w:p w14:paraId="27C3A6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47" w:type="dxa"/>
            <w:tcBorders>
              <w:top w:val="nil"/>
            </w:tcBorders>
          </w:tcPr>
          <w:p w14:paraId="17CF487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33" w:type="dxa"/>
            <w:tcBorders>
              <w:top w:val="nil"/>
            </w:tcBorders>
          </w:tcPr>
          <w:p w14:paraId="061BC012"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1" w:type="dxa"/>
            <w:tcBorders>
              <w:top w:val="nil"/>
            </w:tcBorders>
          </w:tcPr>
          <w:p w14:paraId="71A426E9"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4175B79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5C1050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066" w:type="dxa"/>
          </w:tcPr>
          <w:p w14:paraId="78FA9BDA"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D92085" w:rsidRPr="00DD3A3D" w14:paraId="34A60268"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6459DA10" w14:textId="77777777" w:rsidR="00D92085" w:rsidRPr="0079431F" w:rsidRDefault="00D92085" w:rsidP="00D92085">
            <w:pPr>
              <w:jc w:val="center"/>
              <w:rPr>
                <w:b w:val="0"/>
                <w:sz w:val="20"/>
                <w:szCs w:val="20"/>
              </w:rPr>
            </w:pPr>
            <w:r w:rsidRPr="0079431F">
              <w:rPr>
                <w:sz w:val="20"/>
                <w:szCs w:val="20"/>
              </w:rPr>
              <w:t>Blooming (bloom)</w:t>
            </w:r>
          </w:p>
        </w:tc>
        <w:tc>
          <w:tcPr>
            <w:tcW w:w="1156" w:type="dxa"/>
          </w:tcPr>
          <w:p w14:paraId="660F8F1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47" w:type="dxa"/>
          </w:tcPr>
          <w:p w14:paraId="7DF19283"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33" w:type="dxa"/>
          </w:tcPr>
          <w:p w14:paraId="378EA307"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1" w:type="dxa"/>
          </w:tcPr>
          <w:p w14:paraId="76110BB2"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06FAA8CC"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592A5AC5"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066" w:type="dxa"/>
          </w:tcPr>
          <w:p w14:paraId="48E92E6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D92085" w:rsidRPr="00DD3A3D" w14:paraId="7020B3DE" w14:textId="77777777" w:rsidTr="00D92085">
        <w:tc>
          <w:tcPr>
            <w:cnfStyle w:val="001000000000" w:firstRow="0" w:lastRow="0" w:firstColumn="1" w:lastColumn="0" w:oddVBand="0" w:evenVBand="0" w:oddHBand="0" w:evenHBand="0" w:firstRowFirstColumn="0" w:firstRowLastColumn="0" w:lastRowFirstColumn="0" w:lastRowLastColumn="0"/>
            <w:tcW w:w="2404" w:type="dxa"/>
          </w:tcPr>
          <w:p w14:paraId="5FB71337" w14:textId="77777777" w:rsidR="00D92085" w:rsidRPr="00216D74" w:rsidRDefault="00D92085" w:rsidP="00D92085">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56" w:type="dxa"/>
          </w:tcPr>
          <w:p w14:paraId="0D69111B"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47" w:type="dxa"/>
          </w:tcPr>
          <w:p w14:paraId="12C1F069"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33" w:type="dxa"/>
          </w:tcPr>
          <w:p w14:paraId="35309714"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Pr>
          <w:p w14:paraId="2420B7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Pr>
          <w:p w14:paraId="16201C2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68E5DA97"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066" w:type="dxa"/>
          </w:tcPr>
          <w:p w14:paraId="54FFB071"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D92085" w14:paraId="25352514" w14:textId="77777777" w:rsidTr="00D92085">
        <w:tc>
          <w:tcPr>
            <w:cnfStyle w:val="001000000000" w:firstRow="0" w:lastRow="0" w:firstColumn="1" w:lastColumn="0" w:oddVBand="0" w:evenVBand="0" w:oddHBand="0" w:evenHBand="0" w:firstRowFirstColumn="0" w:firstRowLastColumn="0" w:lastRowFirstColumn="0" w:lastRowLastColumn="0"/>
            <w:tcW w:w="2404" w:type="dxa"/>
            <w:tcBorders>
              <w:bottom w:val="nil"/>
            </w:tcBorders>
          </w:tcPr>
          <w:p w14:paraId="31A13D2A" w14:textId="77777777" w:rsidR="00D92085" w:rsidRPr="0079431F" w:rsidRDefault="00D92085" w:rsidP="00D92085">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56" w:type="dxa"/>
            <w:tcBorders>
              <w:bottom w:val="nil"/>
            </w:tcBorders>
          </w:tcPr>
          <w:p w14:paraId="11B4554B"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47" w:type="dxa"/>
            <w:tcBorders>
              <w:bottom w:val="nil"/>
            </w:tcBorders>
          </w:tcPr>
          <w:p w14:paraId="4E38DA57"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33" w:type="dxa"/>
            <w:tcBorders>
              <w:bottom w:val="nil"/>
            </w:tcBorders>
          </w:tcPr>
          <w:p w14:paraId="761D0901"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1" w:type="dxa"/>
            <w:tcBorders>
              <w:bottom w:val="nil"/>
            </w:tcBorders>
          </w:tcPr>
          <w:p w14:paraId="52EF5D8E"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17" w:type="dxa"/>
            <w:tcBorders>
              <w:bottom w:val="nil"/>
            </w:tcBorders>
          </w:tcPr>
          <w:p w14:paraId="43E4E388" w14:textId="77777777" w:rsidR="00D92085" w:rsidRPr="00216D74"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3EF9B52B"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066" w:type="dxa"/>
            <w:tcBorders>
              <w:bottom w:val="nil"/>
            </w:tcBorders>
          </w:tcPr>
          <w:p w14:paraId="0CA80785" w14:textId="77777777" w:rsidR="00D92085" w:rsidRPr="002A4DF7"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D92085" w:rsidRPr="00DD3A3D" w14:paraId="08D9B330" w14:textId="77777777" w:rsidTr="00D92085">
        <w:trPr>
          <w:trHeight w:val="282"/>
        </w:trPr>
        <w:tc>
          <w:tcPr>
            <w:cnfStyle w:val="001000000000" w:firstRow="0" w:lastRow="0" w:firstColumn="1" w:lastColumn="0" w:oddVBand="0" w:evenVBand="0" w:oddHBand="0" w:evenHBand="0" w:firstRowFirstColumn="0" w:firstRowLastColumn="0" w:lastRowFirstColumn="0" w:lastRowLastColumn="0"/>
            <w:tcW w:w="2404" w:type="dxa"/>
            <w:tcBorders>
              <w:top w:val="nil"/>
              <w:bottom w:val="nil"/>
            </w:tcBorders>
          </w:tcPr>
          <w:p w14:paraId="02DC26BE" w14:textId="77777777" w:rsidR="00D92085" w:rsidRPr="0079431F" w:rsidRDefault="00D92085" w:rsidP="00D92085">
            <w:pPr>
              <w:jc w:val="center"/>
              <w:rPr>
                <w:b w:val="0"/>
                <w:sz w:val="20"/>
                <w:szCs w:val="20"/>
              </w:rPr>
            </w:pPr>
            <w:r w:rsidRPr="0079431F">
              <w:rPr>
                <w:sz w:val="20"/>
                <w:szCs w:val="20"/>
              </w:rPr>
              <w:t>RTU*blooming</w:t>
            </w:r>
          </w:p>
        </w:tc>
        <w:tc>
          <w:tcPr>
            <w:tcW w:w="1156" w:type="dxa"/>
            <w:tcBorders>
              <w:top w:val="nil"/>
              <w:bottom w:val="nil"/>
            </w:tcBorders>
          </w:tcPr>
          <w:p w14:paraId="52C6FC85"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47" w:type="dxa"/>
            <w:tcBorders>
              <w:top w:val="nil"/>
              <w:bottom w:val="nil"/>
            </w:tcBorders>
          </w:tcPr>
          <w:p w14:paraId="36D26EAF"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33" w:type="dxa"/>
            <w:tcBorders>
              <w:top w:val="nil"/>
              <w:bottom w:val="nil"/>
            </w:tcBorders>
          </w:tcPr>
          <w:p w14:paraId="41ECFD6D" w14:textId="77777777" w:rsidR="00D92085" w:rsidRPr="0079431F" w:rsidRDefault="00D92085" w:rsidP="00D92085">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1" w:type="dxa"/>
            <w:tcBorders>
              <w:top w:val="nil"/>
              <w:bottom w:val="nil"/>
            </w:tcBorders>
          </w:tcPr>
          <w:p w14:paraId="3BC30DDF"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17" w:type="dxa"/>
            <w:tcBorders>
              <w:top w:val="nil"/>
              <w:bottom w:val="nil"/>
            </w:tcBorders>
          </w:tcPr>
          <w:p w14:paraId="44F80498"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79D51A3A"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066" w:type="dxa"/>
            <w:tcBorders>
              <w:top w:val="nil"/>
              <w:bottom w:val="nil"/>
            </w:tcBorders>
          </w:tcPr>
          <w:p w14:paraId="7F5C0932" w14:textId="77777777" w:rsidR="00D92085" w:rsidRPr="0079431F" w:rsidRDefault="00D92085" w:rsidP="00D92085">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2D28C3D2" w14:textId="0FED192C" w:rsidR="00D92085" w:rsidRDefault="00D92085" w:rsidP="00D92085"/>
    <w:tbl>
      <w:tblPr>
        <w:tblStyle w:val="PlainTable21"/>
        <w:tblpPr w:leftFromText="180" w:rightFromText="180" w:vertAnchor="text" w:horzAnchor="margin" w:tblpY="1895"/>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D92085" w14:paraId="3739B57C" w14:textId="77777777" w:rsidTr="00D920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5FDEBCDA" w14:textId="77777777" w:rsidR="00D92085" w:rsidRPr="0079431F" w:rsidRDefault="00D92085" w:rsidP="00D92085">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7EFFD274" w14:textId="77777777" w:rsidR="00D92085" w:rsidRPr="00BC5C62" w:rsidRDefault="00D92085" w:rsidP="00D92085">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D92085" w14:paraId="5076BA2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3BF42DF0"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21932C8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261EFBF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0DB45DC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5B7DDC6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067E329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3267A1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CA7980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5480137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D92085" w14:paraId="08E1AE90"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5D05D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55AAA5E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0EABB6F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C97A52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10A6DD0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C7AEB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429C102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7825ACD1"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5863D4A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D92085" w14:paraId="47F715BC"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54F27E03"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75D91FA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25A0B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2092712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2D0BCCB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38B989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40E5B1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46D4DBB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6EFF01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D92085" w14:paraId="1854A822"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6D09ABC7"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270FF35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29F8439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44543D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6049002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6B97989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31C6543E"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09A919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4CFF0C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D92085" w14:paraId="183F9BF8"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02C2EFC8"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B756D7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32F4AB8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6F65F15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34E973B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7B09C79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413AD2F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08BBD87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296B6648"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D92085" w14:paraId="008E6488" w14:textId="77777777" w:rsidTr="00D92085">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5B4F3B54"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09A3F53D"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7203D1F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179AE26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2BEC2BA9"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1E53CC9C"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0FDD4AD3"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78C4570"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1B50A9CA"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D92085" w14:paraId="07A86D26" w14:textId="77777777" w:rsidTr="00D92085">
        <w:tc>
          <w:tcPr>
            <w:cnfStyle w:val="001000000000" w:firstRow="0" w:lastRow="0" w:firstColumn="1" w:lastColumn="0" w:oddVBand="0" w:evenVBand="0" w:oddHBand="0" w:evenHBand="0" w:firstRowFirstColumn="0" w:firstRowLastColumn="0" w:lastRowFirstColumn="0" w:lastRowLastColumn="0"/>
            <w:tcW w:w="2160" w:type="dxa"/>
          </w:tcPr>
          <w:p w14:paraId="71B36715" w14:textId="77777777" w:rsidR="00D92085" w:rsidRPr="0079431F" w:rsidRDefault="00D92085" w:rsidP="00D92085">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0A867AE2"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6424DE7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7577FF3B"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17875F84"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3F67FFC7"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13CC514F"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2057F946"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A02C765" w14:textId="77777777" w:rsidR="00D92085" w:rsidRPr="008A3170" w:rsidRDefault="00D92085" w:rsidP="00D92085">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1E421352" w14:textId="29F20EE2" w:rsidR="00D92085" w:rsidRDefault="00D92085"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AE085C">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Borders>
              <w:top w:val="single" w:sz="4" w:space="0" w:color="7F7F7F" w:themeColor="text1" w:themeTint="80"/>
              <w:bottom w:val="single" w:sz="4" w:space="0" w:color="767171" w:themeColor="background2" w:themeShade="80"/>
            </w:tcBorders>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top w:val="single" w:sz="4" w:space="0" w:color="7F7F7F" w:themeColor="text1" w:themeTint="80"/>
              <w:bottom w:val="single" w:sz="4" w:space="0" w:color="767171" w:themeColor="background2" w:themeShade="80"/>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Borders>
              <w:top w:val="single" w:sz="4" w:space="0" w:color="7F7F7F" w:themeColor="text1" w:themeTint="80"/>
              <w:bottom w:val="single" w:sz="4" w:space="0" w:color="767171" w:themeColor="background2" w:themeShade="80"/>
            </w:tcBorders>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AE085C">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top w:val="single" w:sz="4" w:space="0" w:color="767171" w:themeColor="background2" w:themeShade="80"/>
              <w:bottom w:val="nil"/>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top w:val="single" w:sz="4" w:space="0" w:color="767171" w:themeColor="background2" w:themeShade="80"/>
              <w:bottom w:val="nil"/>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top w:val="single" w:sz="4" w:space="0" w:color="767171" w:themeColor="background2" w:themeShade="80"/>
              <w:bottom w:val="nil"/>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single" w:sz="4" w:space="0" w:color="767171" w:themeColor="background2" w:themeShade="80"/>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top w:val="single" w:sz="4" w:space="0" w:color="767171" w:themeColor="background2" w:themeShade="80"/>
              <w:bottom w:val="nil"/>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top w:val="single" w:sz="4" w:space="0" w:color="767171" w:themeColor="background2" w:themeShade="80"/>
              <w:bottom w:val="nil"/>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top w:val="single" w:sz="4" w:space="0" w:color="767171" w:themeColor="background2" w:themeShade="80"/>
              <w:bottom w:val="nil"/>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top w:val="single" w:sz="4" w:space="0" w:color="767171" w:themeColor="background2" w:themeShade="80"/>
              <w:bottom w:val="nil"/>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AE085C">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nil"/>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nil"/>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nil"/>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nil"/>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nil"/>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nil"/>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nil"/>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2F13C9">
        <w:trPr>
          <w:trHeight w:val="320"/>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Borders>
              <w:bottom w:val="nil"/>
            </w:tcBorders>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Borders>
              <w:bottom w:val="nil"/>
            </w:tcBorders>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Borders>
              <w:bottom w:val="nil"/>
            </w:tcBorders>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Borders>
              <w:bottom w:val="nil"/>
            </w:tcBorders>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nil"/>
            </w:tcBorders>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Borders>
              <w:bottom w:val="nil"/>
            </w:tcBorders>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Borders>
              <w:bottom w:val="nil"/>
            </w:tcBorders>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Borders>
              <w:bottom w:val="nil"/>
            </w:tcBorders>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2F13C9">
        <w:trPr>
          <w:trHeight w:val="497"/>
        </w:trPr>
        <w:tc>
          <w:tcPr>
            <w:cnfStyle w:val="001000000000" w:firstRow="0" w:lastRow="0" w:firstColumn="1" w:lastColumn="0" w:oddVBand="0" w:evenVBand="0" w:oddHBand="0" w:evenHBand="0" w:firstRowFirstColumn="0" w:firstRowLastColumn="0" w:lastRowFirstColumn="0" w:lastRowLastColumn="0"/>
            <w:tcW w:w="2700" w:type="dxa"/>
            <w:tcBorders>
              <w:top w:val="nil"/>
              <w:bottom w:val="single" w:sz="4" w:space="0" w:color="767171" w:themeColor="background2" w:themeShade="80"/>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top w:val="nil"/>
              <w:bottom w:val="single" w:sz="4" w:space="0" w:color="767171" w:themeColor="background2" w:themeShade="80"/>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top w:val="nil"/>
              <w:bottom w:val="single" w:sz="4" w:space="0" w:color="767171" w:themeColor="background2" w:themeShade="80"/>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top w:val="nil"/>
              <w:bottom w:val="single" w:sz="4" w:space="0" w:color="767171" w:themeColor="background2" w:themeShade="80"/>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bottom w:val="single" w:sz="4" w:space="0" w:color="767171" w:themeColor="background2" w:themeShade="80"/>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top w:val="nil"/>
              <w:bottom w:val="single" w:sz="4" w:space="0" w:color="767171" w:themeColor="background2" w:themeShade="80"/>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top w:val="nil"/>
              <w:bottom w:val="single" w:sz="4" w:space="0" w:color="767171" w:themeColor="background2" w:themeShade="80"/>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top w:val="nil"/>
              <w:bottom w:val="single" w:sz="4" w:space="0" w:color="767171" w:themeColor="background2" w:themeShade="80"/>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2F13C9">
        <w:trPr>
          <w:trHeight w:val="233"/>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767171" w:themeColor="background2" w:themeShade="80"/>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767171" w:themeColor="background2" w:themeShade="80"/>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767171" w:themeColor="background2" w:themeShade="80"/>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767171" w:themeColor="background2" w:themeShade="80"/>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767171" w:themeColor="background2" w:themeShade="80"/>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767171" w:themeColor="background2" w:themeShade="80"/>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767171" w:themeColor="background2" w:themeShade="80"/>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767171" w:themeColor="background2" w:themeShade="80"/>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767171" w:themeColor="background2" w:themeShade="80"/>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9E4507B" w14:textId="41E05DB9"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052746B" w14:textId="77777777" w:rsidR="002F13C9" w:rsidRDefault="002F13C9" w:rsidP="006164D7">
      <w:pPr>
        <w:spacing w:line="240" w:lineRule="auto"/>
      </w:pPr>
    </w:p>
    <w:p w14:paraId="6E49FD2D" w14:textId="3969F115" w:rsidR="006164D7" w:rsidRDefault="00D92085" w:rsidP="006164D7">
      <w:pPr>
        <w:spacing w:line="240" w:lineRule="auto"/>
      </w:pPr>
      <w:r>
        <w:lastRenderedPageBreak/>
        <w:t>Table 3</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6A0" w:firstRow="1" w:lastRow="0" w:firstColumn="1" w:lastColumn="0" w:noHBand="1" w:noVBand="1"/>
      </w:tblPr>
      <w:tblGrid>
        <w:gridCol w:w="2250"/>
        <w:gridCol w:w="1080"/>
        <w:gridCol w:w="90"/>
        <w:gridCol w:w="977"/>
        <w:gridCol w:w="1183"/>
        <w:gridCol w:w="1260"/>
        <w:gridCol w:w="1350"/>
        <w:gridCol w:w="1620"/>
      </w:tblGrid>
      <w:tr w:rsidR="006164D7" w:rsidRPr="000226F3" w14:paraId="2ECD4A40"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71582C">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E2BB4B" w:rsidR="006164D7" w:rsidRPr="004A52D3" w:rsidRDefault="006164D7" w:rsidP="006164D7">
            <w:pPr>
              <w:jc w:val="center"/>
              <w:rPr>
                <w:b w:val="0"/>
                <w:sz w:val="20"/>
                <w:szCs w:val="20"/>
              </w:rPr>
            </w:pPr>
            <w:r w:rsidRPr="004A52D3">
              <w:rPr>
                <w:sz w:val="20"/>
                <w:szCs w:val="20"/>
              </w:rPr>
              <w:t>Microsite</w:t>
            </w:r>
            <w:r w:rsidR="002F13C9">
              <w:rPr>
                <w:sz w:val="20"/>
                <w:szCs w:val="20"/>
              </w:rPr>
              <w:t xml:space="preserve"> (shrub)</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97659D1" w14:textId="11B23516" w:rsidR="006164D7" w:rsidRPr="004A52D3" w:rsidRDefault="006164D7" w:rsidP="006164D7">
            <w:pPr>
              <w:jc w:val="center"/>
              <w:rPr>
                <w:b w:val="0"/>
                <w:sz w:val="20"/>
                <w:szCs w:val="20"/>
              </w:rPr>
            </w:pPr>
            <w:r w:rsidRPr="004A52D3">
              <w:rPr>
                <w:sz w:val="20"/>
                <w:szCs w:val="20"/>
              </w:rPr>
              <w:t>Blooming</w:t>
            </w:r>
            <w:r w:rsidR="002F13C9">
              <w:rPr>
                <w:sz w:val="20"/>
                <w:szCs w:val="20"/>
              </w:rPr>
              <w:t xml:space="preserve"> (bloom)</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71582C">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030C0A4C" w14:textId="14A6A813" w:rsidR="00665981" w:rsidRDefault="00665981" w:rsidP="006164D7"/>
    <w:p w14:paraId="48130528" w14:textId="64BC9ADE" w:rsidR="006164D7" w:rsidRDefault="00D92085" w:rsidP="006164D7">
      <w:r>
        <w:t>Table 4</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6A0" w:firstRow="1" w:lastRow="0" w:firstColumn="1" w:lastColumn="0" w:noHBand="1" w:noVBand="1"/>
      </w:tblPr>
      <w:tblGrid>
        <w:gridCol w:w="2790"/>
        <w:gridCol w:w="1260"/>
        <w:gridCol w:w="900"/>
        <w:gridCol w:w="1222"/>
        <w:gridCol w:w="1213"/>
        <w:gridCol w:w="1296"/>
        <w:gridCol w:w="1419"/>
      </w:tblGrid>
      <w:tr w:rsidR="006164D7" w:rsidRPr="004D23C7" w14:paraId="0DB33A6C"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Pr>
          <w:p w14:paraId="1CB9BE0E" w14:textId="77777777" w:rsidR="006164D7" w:rsidRPr="004D23C7" w:rsidRDefault="006164D7" w:rsidP="006164D7">
            <w:pPr>
              <w:jc w:val="center"/>
              <w:rPr>
                <w:b w:val="0"/>
                <w:sz w:val="22"/>
                <w:szCs w:val="22"/>
              </w:rPr>
            </w:pPr>
          </w:p>
        </w:tc>
        <w:tc>
          <w:tcPr>
            <w:tcW w:w="3382"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392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2FD5001A" w14:textId="77777777" w:rsidR="006164D7" w:rsidRPr="004D23C7" w:rsidRDefault="006164D7" w:rsidP="006164D7">
            <w:pPr>
              <w:jc w:val="center"/>
              <w:rPr>
                <w:b w:val="0"/>
                <w:sz w:val="22"/>
                <w:szCs w:val="22"/>
                <w:u w:val="single"/>
              </w:rPr>
            </w:pPr>
          </w:p>
        </w:tc>
        <w:tc>
          <w:tcPr>
            <w:tcW w:w="1260" w:type="dxa"/>
          </w:tcPr>
          <w:p w14:paraId="1971A822"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900" w:type="dxa"/>
          </w:tcPr>
          <w:p w14:paraId="384BED27" w14:textId="5BEABA9E"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222" w:type="dxa"/>
          </w:tcPr>
          <w:p w14:paraId="53D5D1F9" w14:textId="19C4347F"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c>
          <w:tcPr>
            <w:tcW w:w="1213" w:type="dxa"/>
          </w:tcPr>
          <w:p w14:paraId="4CE5315F" w14:textId="77777777"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Coef</w:t>
            </w:r>
          </w:p>
        </w:tc>
        <w:tc>
          <w:tcPr>
            <w:tcW w:w="1296" w:type="dxa"/>
          </w:tcPr>
          <w:p w14:paraId="0FA3E347" w14:textId="4187FC1C" w:rsidR="006164D7" w:rsidRPr="0055093C"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χ</w:t>
            </w:r>
            <w:r w:rsidRPr="0055093C">
              <w:rPr>
                <w:b/>
                <w:sz w:val="20"/>
                <w:szCs w:val="20"/>
                <w:vertAlign w:val="superscript"/>
              </w:rPr>
              <w:t xml:space="preserve">2 </w:t>
            </w:r>
          </w:p>
        </w:tc>
        <w:tc>
          <w:tcPr>
            <w:tcW w:w="1419" w:type="dxa"/>
          </w:tcPr>
          <w:p w14:paraId="1D52E580" w14:textId="1A71936A" w:rsidR="006164D7" w:rsidRPr="0055093C" w:rsidRDefault="0055093C"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 xml:space="preserve">p </w:t>
            </w:r>
          </w:p>
        </w:tc>
      </w:tr>
      <w:tr w:rsidR="006164D7" w14:paraId="4A948679" w14:textId="77777777" w:rsidTr="0055093C">
        <w:trPr>
          <w:trHeight w:val="288"/>
        </w:trPr>
        <w:tc>
          <w:tcPr>
            <w:cnfStyle w:val="001000000000" w:firstRow="0" w:lastRow="0" w:firstColumn="1" w:lastColumn="0" w:oddVBand="0" w:evenVBand="0" w:oddHBand="0" w:evenHBand="0" w:firstRowFirstColumn="0" w:firstRowLastColumn="0" w:lastRowFirstColumn="0" w:lastRowLastColumn="0"/>
            <w:tcW w:w="2790" w:type="dxa"/>
          </w:tcPr>
          <w:p w14:paraId="45E0AC28" w14:textId="77777777" w:rsidR="006164D7" w:rsidRPr="0055093C" w:rsidRDefault="006164D7" w:rsidP="006164D7">
            <w:pPr>
              <w:jc w:val="center"/>
              <w:rPr>
                <w:b w:val="0"/>
                <w:sz w:val="20"/>
                <w:szCs w:val="20"/>
              </w:rPr>
            </w:pPr>
            <w:r w:rsidRPr="0055093C">
              <w:rPr>
                <w:sz w:val="20"/>
                <w:szCs w:val="20"/>
              </w:rPr>
              <w:t xml:space="preserve">Distance to </w:t>
            </w:r>
            <w:r w:rsidR="00F36AB0" w:rsidRPr="0055093C">
              <w:rPr>
                <w:i/>
                <w:sz w:val="20"/>
                <w:szCs w:val="20"/>
              </w:rPr>
              <w:t xml:space="preserve">L. </w:t>
            </w:r>
            <w:r w:rsidRPr="0055093C">
              <w:rPr>
                <w:i/>
                <w:sz w:val="20"/>
                <w:szCs w:val="20"/>
              </w:rPr>
              <w:t>tridentata</w:t>
            </w:r>
          </w:p>
        </w:tc>
        <w:tc>
          <w:tcPr>
            <w:tcW w:w="1260" w:type="dxa"/>
          </w:tcPr>
          <w:p w14:paraId="4BD1446B" w14:textId="6C9B08F1"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tc>
        <w:tc>
          <w:tcPr>
            <w:tcW w:w="900" w:type="dxa"/>
          </w:tcPr>
          <w:p w14:paraId="017AECDF" w14:textId="77C59C4F"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tc>
        <w:tc>
          <w:tcPr>
            <w:tcW w:w="1222" w:type="dxa"/>
          </w:tcPr>
          <w:p w14:paraId="4EA3FB25" w14:textId="7183F552"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tc>
        <w:tc>
          <w:tcPr>
            <w:tcW w:w="1213" w:type="dxa"/>
          </w:tcPr>
          <w:p w14:paraId="4342F841" w14:textId="0925618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tc>
        <w:tc>
          <w:tcPr>
            <w:tcW w:w="1296" w:type="dxa"/>
          </w:tcPr>
          <w:p w14:paraId="16163F0E" w14:textId="6673FE1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tc>
        <w:tc>
          <w:tcPr>
            <w:tcW w:w="1419" w:type="dxa"/>
          </w:tcPr>
          <w:p w14:paraId="69E9D4C5" w14:textId="73923AC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tc>
      </w:tr>
      <w:tr w:rsidR="006164D7" w14:paraId="535A8F80"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3EF7A1EE" w14:textId="77777777" w:rsidR="006164D7" w:rsidRPr="0055093C" w:rsidRDefault="006164D7" w:rsidP="006164D7">
            <w:pPr>
              <w:jc w:val="center"/>
              <w:rPr>
                <w:b w:val="0"/>
                <w:sz w:val="20"/>
                <w:szCs w:val="20"/>
              </w:rPr>
            </w:pPr>
            <w:r w:rsidRPr="0055093C">
              <w:rPr>
                <w:sz w:val="20"/>
                <w:szCs w:val="20"/>
              </w:rPr>
              <w:t xml:space="preserve">Distance to </w:t>
            </w:r>
            <w:r w:rsidRPr="0055093C">
              <w:rPr>
                <w:i/>
                <w:sz w:val="20"/>
                <w:szCs w:val="20"/>
              </w:rPr>
              <w:t>M.</w:t>
            </w:r>
            <w:r w:rsidR="00F36AB0" w:rsidRPr="0055093C">
              <w:rPr>
                <w:i/>
                <w:sz w:val="20"/>
                <w:szCs w:val="20"/>
              </w:rPr>
              <w:t xml:space="preserve"> </w:t>
            </w:r>
            <w:r w:rsidRPr="0055093C">
              <w:rPr>
                <w:i/>
                <w:sz w:val="20"/>
                <w:szCs w:val="20"/>
              </w:rPr>
              <w:t>glabrata</w:t>
            </w:r>
          </w:p>
        </w:tc>
        <w:tc>
          <w:tcPr>
            <w:tcW w:w="1260" w:type="dxa"/>
          </w:tcPr>
          <w:p w14:paraId="0EF70B88" w14:textId="763C1207"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tc>
        <w:tc>
          <w:tcPr>
            <w:tcW w:w="900" w:type="dxa"/>
          </w:tcPr>
          <w:p w14:paraId="355EAC80" w14:textId="4CE8EF6D"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tc>
        <w:tc>
          <w:tcPr>
            <w:tcW w:w="1222" w:type="dxa"/>
          </w:tcPr>
          <w:p w14:paraId="57718CF3" w14:textId="2C15298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tc>
        <w:tc>
          <w:tcPr>
            <w:tcW w:w="1213" w:type="dxa"/>
          </w:tcPr>
          <w:p w14:paraId="3CE26CF3" w14:textId="35626E4B"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tc>
        <w:tc>
          <w:tcPr>
            <w:tcW w:w="1296" w:type="dxa"/>
          </w:tcPr>
          <w:p w14:paraId="577511DD" w14:textId="633C28BA"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tc>
        <w:tc>
          <w:tcPr>
            <w:tcW w:w="1419" w:type="dxa"/>
          </w:tcPr>
          <w:p w14:paraId="15680A29" w14:textId="65AB5750"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tc>
      </w:tr>
      <w:tr w:rsidR="006164D7" w14:paraId="60E076C7" w14:textId="77777777" w:rsidTr="0055093C">
        <w:tc>
          <w:tcPr>
            <w:cnfStyle w:val="001000000000" w:firstRow="0" w:lastRow="0" w:firstColumn="1" w:lastColumn="0" w:oddVBand="0" w:evenVBand="0" w:oddHBand="0" w:evenHBand="0" w:firstRowFirstColumn="0" w:firstRowLastColumn="0" w:lastRowFirstColumn="0" w:lastRowLastColumn="0"/>
            <w:tcW w:w="2790" w:type="dxa"/>
          </w:tcPr>
          <w:p w14:paraId="543FFBB6" w14:textId="77777777" w:rsidR="006164D7" w:rsidRPr="0055093C" w:rsidRDefault="006164D7" w:rsidP="006164D7">
            <w:pPr>
              <w:jc w:val="center"/>
              <w:rPr>
                <w:b w:val="0"/>
                <w:sz w:val="20"/>
                <w:szCs w:val="20"/>
              </w:rPr>
            </w:pPr>
            <w:r w:rsidRPr="0055093C">
              <w:rPr>
                <w:i/>
                <w:sz w:val="20"/>
                <w:szCs w:val="20"/>
              </w:rPr>
              <w:t>M. glabrata</w:t>
            </w:r>
            <w:r w:rsidRPr="0055093C">
              <w:rPr>
                <w:sz w:val="20"/>
                <w:szCs w:val="20"/>
              </w:rPr>
              <w:t xml:space="preserve"> floral number</w:t>
            </w:r>
          </w:p>
        </w:tc>
        <w:tc>
          <w:tcPr>
            <w:tcW w:w="1260" w:type="dxa"/>
          </w:tcPr>
          <w:p w14:paraId="18E930A3" w14:textId="21D06B84"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tc>
        <w:tc>
          <w:tcPr>
            <w:tcW w:w="900" w:type="dxa"/>
          </w:tcPr>
          <w:p w14:paraId="0634B693" w14:textId="09C074C6"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tc>
        <w:tc>
          <w:tcPr>
            <w:tcW w:w="1222" w:type="dxa"/>
          </w:tcPr>
          <w:p w14:paraId="31E40484" w14:textId="0D2640C9"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tc>
        <w:tc>
          <w:tcPr>
            <w:tcW w:w="1213" w:type="dxa"/>
          </w:tcPr>
          <w:p w14:paraId="4A68BB21" w14:textId="24AF68FC"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tc>
        <w:tc>
          <w:tcPr>
            <w:tcW w:w="1296" w:type="dxa"/>
          </w:tcPr>
          <w:p w14:paraId="571DB38D" w14:textId="613147F8"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tc>
        <w:tc>
          <w:tcPr>
            <w:tcW w:w="1419" w:type="dxa"/>
          </w:tcPr>
          <w:p w14:paraId="623330B5" w14:textId="14A9E453" w:rsidR="006164D7" w:rsidRPr="0055093C" w:rsidRDefault="006164D7" w:rsidP="0055093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328E1955"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06E8DD3" w14:textId="7C43971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8092DF8" w14:textId="2335557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01B9B6E" w14:textId="4E269A7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006FFE" w14:textId="3DD535E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7825FA0" w14:textId="1F9B3C24"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15F01B4" w14:textId="54D11AF3"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3BDD5" w14:textId="2B96814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7E94B3E" w14:textId="5BF85EF1"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25F2016" w14:textId="765ED25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EB85874" w14:textId="712635ED"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EFB27E" w14:textId="439F6D1B"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6297CC6" w14:textId="10A49B3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5E333F2" w14:textId="484C8FC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3475FF" w14:textId="439F9406"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BFE8298" w14:textId="4DE4E7F2"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1A309E0" w14:textId="46BEC3D8"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C1DC5" w14:textId="11BEE26A"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300B9CC" w14:textId="2DE4B74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A57F569" w14:textId="5B6E9615"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3C8094C5" w14:textId="2BD82E0C"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1F6B4C17" w14:textId="7252DE00"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01BA96C" w14:textId="77777777" w:rsidR="00D92085" w:rsidRDefault="00D92085"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tbl>
      <w:tblPr>
        <w:tblStyle w:val="PlainTable21"/>
        <w:tblpPr w:leftFromText="180" w:rightFromText="180" w:vertAnchor="text" w:horzAnchor="margin" w:tblpXSpec="center" w:tblpY="2161"/>
        <w:tblW w:w="10890" w:type="dxa"/>
        <w:tblLayout w:type="fixed"/>
        <w:tblLook w:val="06A0" w:firstRow="1" w:lastRow="0" w:firstColumn="1" w:lastColumn="0" w:noHBand="1" w:noVBand="1"/>
      </w:tblPr>
      <w:tblGrid>
        <w:gridCol w:w="1440"/>
        <w:gridCol w:w="810"/>
        <w:gridCol w:w="720"/>
        <w:gridCol w:w="900"/>
        <w:gridCol w:w="810"/>
        <w:gridCol w:w="720"/>
        <w:gridCol w:w="900"/>
        <w:gridCol w:w="720"/>
        <w:gridCol w:w="675"/>
        <w:gridCol w:w="810"/>
        <w:gridCol w:w="810"/>
        <w:gridCol w:w="675"/>
        <w:gridCol w:w="900"/>
      </w:tblGrid>
      <w:tr w:rsidR="0071582C" w:rsidRPr="00F71F7B" w14:paraId="5BF97A8A" w14:textId="77777777" w:rsidTr="007158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2FB82865" w14:textId="77777777" w:rsidR="0071582C" w:rsidRPr="00F71F7B" w:rsidRDefault="0071582C" w:rsidP="0071582C">
            <w:pPr>
              <w:spacing w:line="480" w:lineRule="auto"/>
              <w:rPr>
                <w:b w:val="0"/>
                <w:sz w:val="22"/>
                <w:szCs w:val="22"/>
              </w:rPr>
            </w:pPr>
          </w:p>
        </w:tc>
        <w:tc>
          <w:tcPr>
            <w:tcW w:w="2430" w:type="dxa"/>
            <w:gridSpan w:val="3"/>
          </w:tcPr>
          <w:p w14:paraId="46F280A2"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Insect abundance (Melyridae: excluded)</w:t>
            </w:r>
          </w:p>
        </w:tc>
        <w:tc>
          <w:tcPr>
            <w:tcW w:w="2430" w:type="dxa"/>
            <w:gridSpan w:val="3"/>
          </w:tcPr>
          <w:p w14:paraId="603DADCD"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Arthropod Species Richness</w:t>
            </w:r>
          </w:p>
        </w:tc>
        <w:tc>
          <w:tcPr>
            <w:tcW w:w="2205" w:type="dxa"/>
            <w:gridSpan w:val="3"/>
          </w:tcPr>
          <w:p w14:paraId="3941815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abundance</w:t>
            </w:r>
          </w:p>
        </w:tc>
        <w:tc>
          <w:tcPr>
            <w:tcW w:w="2385" w:type="dxa"/>
            <w:gridSpan w:val="3"/>
          </w:tcPr>
          <w:p w14:paraId="210BC7B7" w14:textId="77777777" w:rsidR="0071582C" w:rsidRPr="0071582C" w:rsidRDefault="0071582C"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71582C">
              <w:rPr>
                <w:sz w:val="22"/>
                <w:szCs w:val="22"/>
              </w:rPr>
              <w:t>Bee richness</w:t>
            </w:r>
          </w:p>
        </w:tc>
      </w:tr>
      <w:tr w:rsidR="0071582C" w:rsidRPr="00F71F7B" w14:paraId="7C07646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0CDEEFC8" w14:textId="77777777" w:rsidR="0071582C" w:rsidRPr="0079431F" w:rsidRDefault="0071582C" w:rsidP="0071582C">
            <w:pPr>
              <w:jc w:val="center"/>
              <w:rPr>
                <w:b w:val="0"/>
                <w:sz w:val="20"/>
                <w:szCs w:val="20"/>
                <w:u w:val="single"/>
              </w:rPr>
            </w:pPr>
          </w:p>
        </w:tc>
        <w:tc>
          <w:tcPr>
            <w:tcW w:w="810" w:type="dxa"/>
          </w:tcPr>
          <w:p w14:paraId="5FA1717E"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4F8BE48F"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44CC3078"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686C425C"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720" w:type="dxa"/>
          </w:tcPr>
          <w:p w14:paraId="1C3AAA4D"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900" w:type="dxa"/>
          </w:tcPr>
          <w:p w14:paraId="11A40E83" w14:textId="4271FCB9" w:rsidR="0071582C" w:rsidRPr="00224B97" w:rsidRDefault="0071582C" w:rsidP="0055093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p</w:t>
            </w:r>
          </w:p>
        </w:tc>
        <w:tc>
          <w:tcPr>
            <w:tcW w:w="720" w:type="dxa"/>
          </w:tcPr>
          <w:p w14:paraId="5DCD7674"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224B97">
              <w:rPr>
                <w:b/>
                <w:sz w:val="20"/>
                <w:szCs w:val="20"/>
              </w:rPr>
              <w:t>Coef</w:t>
            </w:r>
          </w:p>
        </w:tc>
        <w:tc>
          <w:tcPr>
            <w:tcW w:w="675" w:type="dxa"/>
          </w:tcPr>
          <w:p w14:paraId="2E46293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 xml:space="preserve">2 </w:t>
            </w:r>
          </w:p>
        </w:tc>
        <w:tc>
          <w:tcPr>
            <w:tcW w:w="810" w:type="dxa"/>
          </w:tcPr>
          <w:p w14:paraId="54A7099A"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sz w:val="20"/>
                <w:szCs w:val="20"/>
              </w:rPr>
              <w:t xml:space="preserve">p </w:t>
            </w:r>
          </w:p>
        </w:tc>
        <w:tc>
          <w:tcPr>
            <w:tcW w:w="810" w:type="dxa"/>
          </w:tcPr>
          <w:p w14:paraId="272839C1" w14:textId="77777777" w:rsidR="0071582C" w:rsidRPr="00224B97"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ef</w:t>
            </w:r>
          </w:p>
        </w:tc>
        <w:tc>
          <w:tcPr>
            <w:tcW w:w="675" w:type="dxa"/>
          </w:tcPr>
          <w:p w14:paraId="4D3C6EAA"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224B97">
              <w:rPr>
                <w:b/>
                <w:sz w:val="20"/>
                <w:szCs w:val="20"/>
              </w:rPr>
              <w:t>χ</w:t>
            </w:r>
            <w:r w:rsidRPr="00224B97">
              <w:rPr>
                <w:sz w:val="20"/>
                <w:szCs w:val="20"/>
                <w:vertAlign w:val="superscript"/>
              </w:rPr>
              <w:t>2</w:t>
            </w:r>
          </w:p>
        </w:tc>
        <w:tc>
          <w:tcPr>
            <w:tcW w:w="900" w:type="dxa"/>
          </w:tcPr>
          <w:p w14:paraId="226E4986" w14:textId="77777777" w:rsidR="0071582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p</w:t>
            </w:r>
          </w:p>
        </w:tc>
      </w:tr>
      <w:tr w:rsidR="0071582C" w:rsidRPr="00F71F7B" w14:paraId="0C454DCE" w14:textId="77777777" w:rsidTr="0055093C">
        <w:trPr>
          <w:trHeight w:val="243"/>
        </w:trPr>
        <w:tc>
          <w:tcPr>
            <w:cnfStyle w:val="001000000000" w:firstRow="0" w:lastRow="0" w:firstColumn="1" w:lastColumn="0" w:oddVBand="0" w:evenVBand="0" w:oddHBand="0" w:evenHBand="0" w:firstRowFirstColumn="0" w:firstRowLastColumn="0" w:lastRowFirstColumn="0" w:lastRowLastColumn="0"/>
            <w:tcW w:w="1440" w:type="dxa"/>
          </w:tcPr>
          <w:p w14:paraId="7DA2E362" w14:textId="5843A84F" w:rsidR="0071582C" w:rsidRPr="0055093C" w:rsidRDefault="0055093C" w:rsidP="0055093C">
            <w:pPr>
              <w:jc w:val="center"/>
              <w:rPr>
                <w:sz w:val="20"/>
                <w:szCs w:val="20"/>
              </w:rPr>
            </w:pPr>
            <w:r>
              <w:rPr>
                <w:sz w:val="20"/>
                <w:szCs w:val="20"/>
              </w:rPr>
              <w:t>Microsite</w:t>
            </w:r>
          </w:p>
        </w:tc>
        <w:tc>
          <w:tcPr>
            <w:tcW w:w="810" w:type="dxa"/>
          </w:tcPr>
          <w:p w14:paraId="521A30E4" w14:textId="395FA9C4"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406</w:t>
            </w:r>
          </w:p>
        </w:tc>
        <w:tc>
          <w:tcPr>
            <w:tcW w:w="720" w:type="dxa"/>
          </w:tcPr>
          <w:p w14:paraId="14B274B0" w14:textId="7F462E7A"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5.49</w:t>
            </w:r>
          </w:p>
        </w:tc>
        <w:tc>
          <w:tcPr>
            <w:tcW w:w="900" w:type="dxa"/>
          </w:tcPr>
          <w:p w14:paraId="1D334A26"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224B97">
              <w:rPr>
                <w:rFonts w:ascii="Times New Roman" w:hAnsi="Times New Roman" w:cs="Times New Roman"/>
                <w:b/>
                <w:color w:val="000000"/>
              </w:rPr>
              <w:t>&lt;0.0001</w:t>
            </w:r>
          </w:p>
        </w:tc>
        <w:tc>
          <w:tcPr>
            <w:tcW w:w="810" w:type="dxa"/>
          </w:tcPr>
          <w:p w14:paraId="53B04ED9"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454</w:t>
            </w:r>
          </w:p>
        </w:tc>
        <w:tc>
          <w:tcPr>
            <w:tcW w:w="720" w:type="dxa"/>
          </w:tcPr>
          <w:p w14:paraId="2DCDB9C5" w14:textId="77777777" w:rsidR="0071582C" w:rsidRPr="00224B97"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6.62</w:t>
            </w:r>
          </w:p>
        </w:tc>
        <w:tc>
          <w:tcPr>
            <w:tcW w:w="900" w:type="dxa"/>
          </w:tcPr>
          <w:p w14:paraId="485C735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Style w:val="gnkrckgcgsb"/>
                <w:rFonts w:ascii="Times New Roman" w:hAnsi="Times New Roman" w:cs="Times New Roman"/>
                <w:b/>
                <w:color w:val="000000"/>
                <w:bdr w:val="none" w:sz="0" w:space="0" w:color="auto" w:frame="1"/>
              </w:rPr>
              <w:t>0.01</w:t>
            </w:r>
          </w:p>
        </w:tc>
        <w:tc>
          <w:tcPr>
            <w:tcW w:w="720" w:type="dxa"/>
          </w:tcPr>
          <w:p w14:paraId="1DC2847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58</w:t>
            </w:r>
          </w:p>
        </w:tc>
        <w:tc>
          <w:tcPr>
            <w:tcW w:w="675" w:type="dxa"/>
          </w:tcPr>
          <w:p w14:paraId="4A6170BF"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79</w:t>
            </w:r>
          </w:p>
        </w:tc>
        <w:tc>
          <w:tcPr>
            <w:tcW w:w="810" w:type="dxa"/>
          </w:tcPr>
          <w:p w14:paraId="172F3837"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778</w:t>
            </w:r>
          </w:p>
        </w:tc>
        <w:tc>
          <w:tcPr>
            <w:tcW w:w="810" w:type="dxa"/>
          </w:tcPr>
          <w:p w14:paraId="098C4DE1"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65</w:t>
            </w:r>
            <w:r w:rsidRPr="00410B2F">
              <w:rPr>
                <w:rStyle w:val="gnkrckgcgsb"/>
                <w:rFonts w:ascii="Times New Roman" w:hAnsi="Times New Roman" w:cs="Times New Roman"/>
                <w:color w:val="000000"/>
                <w:bdr w:val="none" w:sz="0" w:space="0" w:color="auto" w:frame="1"/>
              </w:rPr>
              <w:t xml:space="preserve"> </w:t>
            </w:r>
          </w:p>
        </w:tc>
        <w:tc>
          <w:tcPr>
            <w:tcW w:w="675" w:type="dxa"/>
          </w:tcPr>
          <w:p w14:paraId="68BB0249" w14:textId="57A14494"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125</w:t>
            </w:r>
          </w:p>
        </w:tc>
        <w:tc>
          <w:tcPr>
            <w:tcW w:w="900" w:type="dxa"/>
          </w:tcPr>
          <w:p w14:paraId="459BFCFD" w14:textId="44C52371"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24</w:t>
            </w:r>
          </w:p>
        </w:tc>
      </w:tr>
      <w:tr w:rsidR="0071582C" w:rsidRPr="00F71F7B" w14:paraId="631C55BE"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13A2978" w14:textId="67BBEAB7" w:rsidR="0071582C" w:rsidRPr="0055093C" w:rsidRDefault="0055093C" w:rsidP="0055093C">
            <w:pPr>
              <w:jc w:val="center"/>
              <w:rPr>
                <w:sz w:val="20"/>
                <w:szCs w:val="20"/>
              </w:rPr>
            </w:pPr>
            <w:r>
              <w:rPr>
                <w:sz w:val="20"/>
                <w:szCs w:val="20"/>
              </w:rPr>
              <w:t>Blooming</w:t>
            </w:r>
          </w:p>
        </w:tc>
        <w:tc>
          <w:tcPr>
            <w:tcW w:w="810" w:type="dxa"/>
          </w:tcPr>
          <w:p w14:paraId="33AACADB" w14:textId="68DF845E"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96</w:t>
            </w:r>
          </w:p>
        </w:tc>
        <w:tc>
          <w:tcPr>
            <w:tcW w:w="720" w:type="dxa"/>
          </w:tcPr>
          <w:p w14:paraId="1E084DFB" w14:textId="364BDE3A" w:rsidR="0071582C" w:rsidRPr="0079431F"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13.59</w:t>
            </w:r>
          </w:p>
        </w:tc>
        <w:tc>
          <w:tcPr>
            <w:tcW w:w="900" w:type="dxa"/>
          </w:tcPr>
          <w:p w14:paraId="213C956F" w14:textId="5C7A4A38" w:rsidR="0071582C" w:rsidRPr="0055093C" w:rsidRDefault="0071582C" w:rsidP="0055093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Pr>
                <w:rStyle w:val="gnkrckgcgsb"/>
                <w:rFonts w:ascii="Times New Roman" w:hAnsi="Times New Roman" w:cs="Times New Roman"/>
                <w:b/>
                <w:color w:val="000000"/>
                <w:bdr w:val="none" w:sz="0" w:space="0" w:color="auto" w:frame="1"/>
              </w:rPr>
              <w:t>0.00023</w:t>
            </w:r>
          </w:p>
        </w:tc>
        <w:tc>
          <w:tcPr>
            <w:tcW w:w="810" w:type="dxa"/>
          </w:tcPr>
          <w:p w14:paraId="2C3D811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254</w:t>
            </w:r>
          </w:p>
        </w:tc>
        <w:tc>
          <w:tcPr>
            <w:tcW w:w="720" w:type="dxa"/>
          </w:tcPr>
          <w:p w14:paraId="4E8D366D"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5.63</w:t>
            </w:r>
          </w:p>
        </w:tc>
        <w:tc>
          <w:tcPr>
            <w:tcW w:w="900" w:type="dxa"/>
          </w:tcPr>
          <w:p w14:paraId="1A6DD7D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410B2F">
              <w:rPr>
                <w:rFonts w:ascii="Times New Roman" w:hAnsi="Times New Roman" w:cs="Times New Roman"/>
                <w:b/>
              </w:rPr>
              <w:t>&lt;0.0001</w:t>
            </w:r>
          </w:p>
        </w:tc>
        <w:tc>
          <w:tcPr>
            <w:tcW w:w="720" w:type="dxa"/>
          </w:tcPr>
          <w:p w14:paraId="02FEA163" w14:textId="4DB5225F" w:rsidR="0071582C" w:rsidRPr="00410B2F"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8</w:t>
            </w:r>
          </w:p>
        </w:tc>
        <w:tc>
          <w:tcPr>
            <w:tcW w:w="675" w:type="dxa"/>
          </w:tcPr>
          <w:p w14:paraId="7D82089C"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1</w:t>
            </w:r>
          </w:p>
        </w:tc>
        <w:tc>
          <w:tcPr>
            <w:tcW w:w="810" w:type="dxa"/>
          </w:tcPr>
          <w:p w14:paraId="00914AFB"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w:t>
            </w:r>
            <w:r>
              <w:rPr>
                <w:rStyle w:val="gnkrckgcgsb"/>
                <w:rFonts w:ascii="Times New Roman" w:hAnsi="Times New Roman" w:cs="Times New Roman"/>
                <w:color w:val="000000"/>
                <w:bdr w:val="none" w:sz="0" w:space="0" w:color="auto" w:frame="1"/>
              </w:rPr>
              <w:t>646</w:t>
            </w:r>
          </w:p>
        </w:tc>
        <w:tc>
          <w:tcPr>
            <w:tcW w:w="810" w:type="dxa"/>
          </w:tcPr>
          <w:p w14:paraId="60F61E6D" w14:textId="77777777" w:rsidR="0071582C" w:rsidRPr="00410B2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Fonts w:ascii="Times New Roman" w:hAnsi="Times New Roman" w:cs="Times New Roman"/>
                <w:color w:val="000000"/>
                <w:shd w:val="clear" w:color="auto" w:fill="FFFFFF"/>
              </w:rPr>
              <w:t>-0.056</w:t>
            </w:r>
          </w:p>
        </w:tc>
        <w:tc>
          <w:tcPr>
            <w:tcW w:w="675" w:type="dxa"/>
          </w:tcPr>
          <w:p w14:paraId="055C758E" w14:textId="21199342"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410B2F">
              <w:rPr>
                <w:rStyle w:val="gnkrckgcgsb"/>
                <w:rFonts w:ascii="Times New Roman" w:hAnsi="Times New Roman" w:cs="Times New Roman"/>
                <w:color w:val="000000"/>
                <w:bdr w:val="none" w:sz="0" w:space="0" w:color="auto" w:frame="1"/>
              </w:rPr>
              <w:t>0.094</w:t>
            </w:r>
          </w:p>
        </w:tc>
        <w:tc>
          <w:tcPr>
            <w:tcW w:w="900" w:type="dxa"/>
          </w:tcPr>
          <w:p w14:paraId="43C7CD50" w14:textId="15BD7067" w:rsidR="0071582C" w:rsidRPr="0055093C" w:rsidRDefault="0071582C" w:rsidP="0055093C">
            <w:pPr>
              <w:pStyle w:val="HTMLPreformatted"/>
              <w:shd w:val="clear" w:color="auto" w:fill="FFFFFF"/>
              <w:wordWrap w:val="0"/>
              <w:spacing w:line="205" w:lineRule="atLeast"/>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759</w:t>
            </w:r>
          </w:p>
        </w:tc>
      </w:tr>
      <w:tr w:rsidR="0071582C" w:rsidRPr="00F71F7B" w14:paraId="7CA2C845"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bottom w:val="single" w:sz="4" w:space="0" w:color="767171" w:themeColor="background2" w:themeShade="80"/>
            </w:tcBorders>
          </w:tcPr>
          <w:p w14:paraId="51125880" w14:textId="77777777" w:rsidR="0071582C" w:rsidRPr="008159F4" w:rsidRDefault="0071582C" w:rsidP="0071582C">
            <w:pPr>
              <w:jc w:val="center"/>
              <w:rPr>
                <w:sz w:val="20"/>
                <w:szCs w:val="20"/>
              </w:rPr>
            </w:pPr>
            <w:r w:rsidRPr="0079431F">
              <w:rPr>
                <w:sz w:val="20"/>
                <w:szCs w:val="20"/>
              </w:rPr>
              <w:t>Microsite * Blooming</w:t>
            </w:r>
          </w:p>
        </w:tc>
        <w:tc>
          <w:tcPr>
            <w:tcW w:w="810" w:type="dxa"/>
            <w:tcBorders>
              <w:bottom w:val="single" w:sz="4" w:space="0" w:color="767171" w:themeColor="background2" w:themeShade="80"/>
            </w:tcBorders>
          </w:tcPr>
          <w:p w14:paraId="47DA17B7"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277</w:t>
            </w:r>
          </w:p>
          <w:p w14:paraId="14CCB2EE"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Borders>
              <w:bottom w:val="single" w:sz="4" w:space="0" w:color="767171" w:themeColor="background2" w:themeShade="80"/>
            </w:tcBorders>
          </w:tcPr>
          <w:p w14:paraId="0BF91A13"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3.455</w:t>
            </w:r>
          </w:p>
          <w:p w14:paraId="6E69F48F" w14:textId="77777777" w:rsidR="0071582C" w:rsidRPr="0079431F"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Borders>
              <w:bottom w:val="single" w:sz="4" w:space="0" w:color="767171" w:themeColor="background2" w:themeShade="80"/>
            </w:tcBorders>
          </w:tcPr>
          <w:p w14:paraId="71D811D9" w14:textId="77777777" w:rsidR="0071582C" w:rsidRPr="0079431F"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63</w:t>
            </w:r>
          </w:p>
          <w:p w14:paraId="0931B470" w14:textId="77777777" w:rsidR="0071582C" w:rsidRPr="0079431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810" w:type="dxa"/>
            <w:tcBorders>
              <w:bottom w:val="single" w:sz="4" w:space="0" w:color="767171" w:themeColor="background2" w:themeShade="80"/>
            </w:tcBorders>
          </w:tcPr>
          <w:p w14:paraId="52E3D0E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720" w:type="dxa"/>
            <w:tcBorders>
              <w:bottom w:val="single" w:sz="4" w:space="0" w:color="767171" w:themeColor="background2" w:themeShade="80"/>
            </w:tcBorders>
          </w:tcPr>
          <w:p w14:paraId="08D11751" w14:textId="77777777" w:rsidR="0071582C" w:rsidRPr="00DA662B"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900" w:type="dxa"/>
            <w:tcBorders>
              <w:bottom w:val="single" w:sz="4" w:space="0" w:color="767171" w:themeColor="background2" w:themeShade="80"/>
            </w:tcBorders>
          </w:tcPr>
          <w:p w14:paraId="58782E27" w14:textId="77777777" w:rsidR="0071582C" w:rsidRPr="00410B2F"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720" w:type="dxa"/>
            <w:tcBorders>
              <w:bottom w:val="single" w:sz="4" w:space="0" w:color="767171" w:themeColor="background2" w:themeShade="80"/>
            </w:tcBorders>
          </w:tcPr>
          <w:p w14:paraId="158F830F"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3DA397B6"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80002F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810" w:type="dxa"/>
            <w:tcBorders>
              <w:bottom w:val="single" w:sz="4" w:space="0" w:color="767171" w:themeColor="background2" w:themeShade="80"/>
            </w:tcBorders>
          </w:tcPr>
          <w:p w14:paraId="437EECD7"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675" w:type="dxa"/>
            <w:tcBorders>
              <w:bottom w:val="single" w:sz="4" w:space="0" w:color="767171" w:themeColor="background2" w:themeShade="80"/>
            </w:tcBorders>
          </w:tcPr>
          <w:p w14:paraId="7750BA89"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c>
          <w:tcPr>
            <w:tcW w:w="900" w:type="dxa"/>
            <w:tcBorders>
              <w:bottom w:val="single" w:sz="4" w:space="0" w:color="767171" w:themeColor="background2" w:themeShade="80"/>
            </w:tcBorders>
          </w:tcPr>
          <w:p w14:paraId="6F111014" w14:textId="77777777" w:rsidR="0071582C" w:rsidRPr="00410B2F"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410B2F">
              <w:rPr>
                <w:sz w:val="20"/>
                <w:szCs w:val="20"/>
              </w:rPr>
              <w:t>NA</w:t>
            </w:r>
          </w:p>
        </w:tc>
      </w:tr>
      <w:tr w:rsidR="0071582C" w:rsidRPr="00F71F7B" w14:paraId="30E1D66A" w14:textId="77777777" w:rsidTr="0071582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bottom w:val="single" w:sz="4" w:space="0" w:color="767171" w:themeColor="background2" w:themeShade="80"/>
            </w:tcBorders>
          </w:tcPr>
          <w:p w14:paraId="0BEA0CC2" w14:textId="77777777" w:rsidR="0071582C" w:rsidRPr="0079431F" w:rsidRDefault="0071582C" w:rsidP="0071582C">
            <w:pPr>
              <w:jc w:val="center"/>
              <w:rPr>
                <w:sz w:val="20"/>
                <w:szCs w:val="20"/>
              </w:rPr>
            </w:pPr>
          </w:p>
        </w:tc>
        <w:tc>
          <w:tcPr>
            <w:tcW w:w="2430" w:type="dxa"/>
            <w:gridSpan w:val="3"/>
            <w:tcBorders>
              <w:top w:val="single" w:sz="4" w:space="0" w:color="767171" w:themeColor="background2" w:themeShade="80"/>
              <w:bottom w:val="single" w:sz="4" w:space="0" w:color="767171" w:themeColor="background2" w:themeShade="80"/>
            </w:tcBorders>
          </w:tcPr>
          <w:p w14:paraId="2CF8348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F6996">
              <w:rPr>
                <w:rFonts w:ascii="Times New Roman" w:hAnsi="Times New Roman" w:cs="Times New Roman"/>
                <w:b/>
                <w:sz w:val="22"/>
                <w:szCs w:val="22"/>
              </w:rPr>
              <w:t>Percent cover</w:t>
            </w:r>
          </w:p>
        </w:tc>
        <w:tc>
          <w:tcPr>
            <w:tcW w:w="2430" w:type="dxa"/>
            <w:gridSpan w:val="3"/>
            <w:tcBorders>
              <w:top w:val="single" w:sz="4" w:space="0" w:color="767171" w:themeColor="background2" w:themeShade="80"/>
              <w:bottom w:val="single" w:sz="4" w:space="0" w:color="767171" w:themeColor="background2" w:themeShade="80"/>
            </w:tcBorders>
          </w:tcPr>
          <w:p w14:paraId="49043F3D"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Richness</w:t>
            </w:r>
          </w:p>
        </w:tc>
        <w:tc>
          <w:tcPr>
            <w:tcW w:w="2205" w:type="dxa"/>
            <w:gridSpan w:val="3"/>
            <w:tcBorders>
              <w:top w:val="single" w:sz="4" w:space="0" w:color="767171" w:themeColor="background2" w:themeShade="80"/>
              <w:bottom w:val="single" w:sz="4" w:space="0" w:color="767171" w:themeColor="background2" w:themeShade="80"/>
            </w:tcBorders>
          </w:tcPr>
          <w:p w14:paraId="42FAEE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Annual Bloom Density</w:t>
            </w:r>
          </w:p>
        </w:tc>
        <w:tc>
          <w:tcPr>
            <w:tcW w:w="2385" w:type="dxa"/>
            <w:gridSpan w:val="3"/>
            <w:tcBorders>
              <w:top w:val="single" w:sz="4" w:space="0" w:color="767171" w:themeColor="background2" w:themeShade="80"/>
              <w:bottom w:val="single" w:sz="4" w:space="0" w:color="767171" w:themeColor="background2" w:themeShade="80"/>
            </w:tcBorders>
          </w:tcPr>
          <w:p w14:paraId="2F9637A7"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AF6996">
              <w:rPr>
                <w:b/>
                <w:sz w:val="22"/>
                <w:szCs w:val="22"/>
              </w:rPr>
              <w:t>Blooming shrub density within 2 m</w:t>
            </w:r>
          </w:p>
        </w:tc>
      </w:tr>
      <w:tr w:rsidR="0071582C" w:rsidRPr="00F71F7B" w14:paraId="2DDC038F" w14:textId="77777777" w:rsidTr="0055093C">
        <w:tc>
          <w:tcPr>
            <w:cnfStyle w:val="001000000000" w:firstRow="0" w:lastRow="0" w:firstColumn="1" w:lastColumn="0" w:oddVBand="0" w:evenVBand="0" w:oddHBand="0" w:evenHBand="0" w:firstRowFirstColumn="0" w:firstRowLastColumn="0" w:lastRowFirstColumn="0" w:lastRowLastColumn="0"/>
            <w:tcW w:w="1440" w:type="dxa"/>
            <w:tcBorders>
              <w:top w:val="single" w:sz="4" w:space="0" w:color="767171" w:themeColor="background2" w:themeShade="80"/>
            </w:tcBorders>
          </w:tcPr>
          <w:p w14:paraId="62EB64B1" w14:textId="77777777" w:rsidR="0071582C" w:rsidRPr="0079431F" w:rsidRDefault="0071582C" w:rsidP="0071582C">
            <w:pPr>
              <w:jc w:val="center"/>
              <w:rPr>
                <w:sz w:val="20"/>
                <w:szCs w:val="20"/>
              </w:rPr>
            </w:pPr>
          </w:p>
        </w:tc>
        <w:tc>
          <w:tcPr>
            <w:tcW w:w="810" w:type="dxa"/>
            <w:tcBorders>
              <w:top w:val="single" w:sz="4" w:space="0" w:color="767171" w:themeColor="background2" w:themeShade="80"/>
            </w:tcBorders>
          </w:tcPr>
          <w:p w14:paraId="7B82BF60"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1F4C759"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06909CBE" w14:textId="77777777" w:rsidR="0071582C" w:rsidRPr="0055093C"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5093C">
              <w:rPr>
                <w:rFonts w:ascii="Times New Roman" w:hAnsi="Times New Roman" w:cs="Times New Roman"/>
              </w:rPr>
              <w:t>p</w:t>
            </w:r>
          </w:p>
        </w:tc>
        <w:tc>
          <w:tcPr>
            <w:tcW w:w="810" w:type="dxa"/>
            <w:tcBorders>
              <w:top w:val="single" w:sz="4" w:space="0" w:color="767171" w:themeColor="background2" w:themeShade="80"/>
            </w:tcBorders>
          </w:tcPr>
          <w:p w14:paraId="74D9DEB7"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Coef</w:t>
            </w:r>
          </w:p>
        </w:tc>
        <w:tc>
          <w:tcPr>
            <w:tcW w:w="720" w:type="dxa"/>
            <w:tcBorders>
              <w:top w:val="single" w:sz="4" w:space="0" w:color="767171" w:themeColor="background2" w:themeShade="80"/>
            </w:tcBorders>
          </w:tcPr>
          <w:p w14:paraId="65420D70" w14:textId="77777777" w:rsidR="0071582C" w:rsidRPr="0055093C"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55093C">
              <w:rPr>
                <w:rFonts w:ascii="Times New Roman" w:hAnsi="Times New Roman" w:cs="Times New Roman"/>
                <w:b/>
              </w:rPr>
              <w:t>χ</w:t>
            </w:r>
            <w:r w:rsidRPr="0055093C">
              <w:rPr>
                <w:rFonts w:ascii="Times New Roman" w:hAnsi="Times New Roman" w:cs="Times New Roman"/>
                <w:vertAlign w:val="superscript"/>
              </w:rPr>
              <w:t>2</w:t>
            </w:r>
          </w:p>
        </w:tc>
        <w:tc>
          <w:tcPr>
            <w:tcW w:w="900" w:type="dxa"/>
            <w:tcBorders>
              <w:top w:val="single" w:sz="4" w:space="0" w:color="767171" w:themeColor="background2" w:themeShade="80"/>
            </w:tcBorders>
          </w:tcPr>
          <w:p w14:paraId="320A5E60" w14:textId="77777777" w:rsidR="0071582C" w:rsidRPr="0055093C"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720" w:type="dxa"/>
            <w:tcBorders>
              <w:top w:val="single" w:sz="4" w:space="0" w:color="767171" w:themeColor="background2" w:themeShade="80"/>
            </w:tcBorders>
          </w:tcPr>
          <w:p w14:paraId="52D356CD"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10B5CCB8"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810" w:type="dxa"/>
            <w:tcBorders>
              <w:top w:val="single" w:sz="4" w:space="0" w:color="767171" w:themeColor="background2" w:themeShade="80"/>
            </w:tcBorders>
          </w:tcPr>
          <w:p w14:paraId="297B64F2"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c>
          <w:tcPr>
            <w:tcW w:w="810" w:type="dxa"/>
            <w:tcBorders>
              <w:top w:val="single" w:sz="4" w:space="0" w:color="767171" w:themeColor="background2" w:themeShade="80"/>
            </w:tcBorders>
          </w:tcPr>
          <w:p w14:paraId="7DDC50EE"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Coef</w:t>
            </w:r>
          </w:p>
        </w:tc>
        <w:tc>
          <w:tcPr>
            <w:tcW w:w="675" w:type="dxa"/>
            <w:tcBorders>
              <w:top w:val="single" w:sz="4" w:space="0" w:color="767171" w:themeColor="background2" w:themeShade="80"/>
            </w:tcBorders>
          </w:tcPr>
          <w:p w14:paraId="0819C36F"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b/>
                <w:sz w:val="20"/>
                <w:szCs w:val="20"/>
              </w:rPr>
              <w:t>χ</w:t>
            </w:r>
            <w:r w:rsidRPr="0055093C">
              <w:rPr>
                <w:sz w:val="20"/>
                <w:szCs w:val="20"/>
                <w:vertAlign w:val="superscript"/>
              </w:rPr>
              <w:t>2</w:t>
            </w:r>
          </w:p>
        </w:tc>
        <w:tc>
          <w:tcPr>
            <w:tcW w:w="900" w:type="dxa"/>
            <w:tcBorders>
              <w:top w:val="single" w:sz="4" w:space="0" w:color="767171" w:themeColor="background2" w:themeShade="80"/>
            </w:tcBorders>
          </w:tcPr>
          <w:p w14:paraId="5F6B2E4C" w14:textId="77777777" w:rsidR="0071582C" w:rsidRPr="0055093C"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55093C">
              <w:rPr>
                <w:sz w:val="20"/>
                <w:szCs w:val="20"/>
              </w:rPr>
              <w:t>p</w:t>
            </w:r>
          </w:p>
        </w:tc>
      </w:tr>
      <w:tr w:rsidR="0071582C" w:rsidRPr="00F71F7B" w14:paraId="46B2D6E1"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6C8158A4" w14:textId="77777777" w:rsidR="0071582C" w:rsidRPr="0079431F" w:rsidRDefault="0071582C" w:rsidP="0071582C">
            <w:pPr>
              <w:jc w:val="center"/>
              <w:rPr>
                <w:sz w:val="20"/>
                <w:szCs w:val="20"/>
              </w:rPr>
            </w:pPr>
            <w:r w:rsidRPr="004A52D3">
              <w:rPr>
                <w:sz w:val="20"/>
                <w:szCs w:val="20"/>
              </w:rPr>
              <w:t>Microsite</w:t>
            </w:r>
          </w:p>
        </w:tc>
        <w:tc>
          <w:tcPr>
            <w:tcW w:w="810" w:type="dxa"/>
          </w:tcPr>
          <w:p w14:paraId="393287A9"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1.7599</w:t>
            </w:r>
          </w:p>
        </w:tc>
        <w:tc>
          <w:tcPr>
            <w:tcW w:w="720" w:type="dxa"/>
          </w:tcPr>
          <w:p w14:paraId="628B3070" w14:textId="3182A12E"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color w:val="000000"/>
                <w:bdr w:val="none" w:sz="0" w:space="0" w:color="auto" w:frame="1"/>
              </w:rPr>
              <w:t>165.</w:t>
            </w:r>
            <w:r w:rsidR="0055093C">
              <w:rPr>
                <w:rFonts w:ascii="Times New Roman" w:hAnsi="Times New Roman" w:cs="Times New Roman"/>
                <w:color w:val="000000"/>
                <w:bdr w:val="none" w:sz="0" w:space="0" w:color="auto" w:frame="1"/>
              </w:rPr>
              <w:t>4</w:t>
            </w:r>
          </w:p>
        </w:tc>
        <w:tc>
          <w:tcPr>
            <w:tcW w:w="900" w:type="dxa"/>
          </w:tcPr>
          <w:p w14:paraId="10CE34E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51D0FB5A"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0719</w:t>
            </w:r>
          </w:p>
        </w:tc>
        <w:tc>
          <w:tcPr>
            <w:tcW w:w="720" w:type="dxa"/>
          </w:tcPr>
          <w:p w14:paraId="59479FAF" w14:textId="2EA9BE3C"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0.707</w:t>
            </w:r>
          </w:p>
        </w:tc>
        <w:tc>
          <w:tcPr>
            <w:tcW w:w="900" w:type="dxa"/>
          </w:tcPr>
          <w:p w14:paraId="2BC5DD4F"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0</w:t>
            </w:r>
          </w:p>
        </w:tc>
        <w:tc>
          <w:tcPr>
            <w:tcW w:w="720" w:type="dxa"/>
          </w:tcPr>
          <w:p w14:paraId="60C7E64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28</w:t>
            </w:r>
          </w:p>
        </w:tc>
        <w:tc>
          <w:tcPr>
            <w:tcW w:w="675" w:type="dxa"/>
          </w:tcPr>
          <w:p w14:paraId="6FDA360A"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0.601</w:t>
            </w:r>
          </w:p>
        </w:tc>
        <w:tc>
          <w:tcPr>
            <w:tcW w:w="810" w:type="dxa"/>
          </w:tcPr>
          <w:p w14:paraId="21580E54"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438</w:t>
            </w:r>
          </w:p>
        </w:tc>
        <w:tc>
          <w:tcPr>
            <w:tcW w:w="810" w:type="dxa"/>
          </w:tcPr>
          <w:p w14:paraId="57C55887" w14:textId="66D54486"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366</w:t>
            </w:r>
          </w:p>
        </w:tc>
        <w:tc>
          <w:tcPr>
            <w:tcW w:w="675" w:type="dxa"/>
          </w:tcPr>
          <w:p w14:paraId="26F79F07" w14:textId="47310D0E"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4.083</w:t>
            </w:r>
          </w:p>
        </w:tc>
        <w:tc>
          <w:tcPr>
            <w:tcW w:w="900" w:type="dxa"/>
          </w:tcPr>
          <w:p w14:paraId="0812722D" w14:textId="7810A479"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rPr>
            </w:pPr>
            <w:r w:rsidRPr="00AF6996">
              <w:rPr>
                <w:rStyle w:val="HTMLCode"/>
                <w:rFonts w:ascii="Times New Roman" w:hAnsi="Times New Roman" w:cs="Times New Roman"/>
                <w:b/>
              </w:rPr>
              <w:t>0.04331</w:t>
            </w:r>
          </w:p>
        </w:tc>
      </w:tr>
      <w:tr w:rsidR="0071582C" w:rsidRPr="00F71F7B" w14:paraId="4BC0CA23"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55EA47DC" w14:textId="77777777" w:rsidR="0071582C" w:rsidRPr="0079431F" w:rsidRDefault="0071582C" w:rsidP="0071582C">
            <w:pPr>
              <w:jc w:val="center"/>
              <w:rPr>
                <w:sz w:val="20"/>
                <w:szCs w:val="20"/>
              </w:rPr>
            </w:pPr>
            <w:r w:rsidRPr="004A52D3">
              <w:rPr>
                <w:sz w:val="20"/>
                <w:szCs w:val="20"/>
              </w:rPr>
              <w:t>Blooming</w:t>
            </w:r>
          </w:p>
        </w:tc>
        <w:tc>
          <w:tcPr>
            <w:tcW w:w="810" w:type="dxa"/>
          </w:tcPr>
          <w:p w14:paraId="17D39FC3"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Style w:val="HTMLCode"/>
                <w:rFonts w:ascii="Times New Roman" w:hAnsi="Times New Roman" w:cs="Times New Roman"/>
              </w:rPr>
              <w:t>-0.793</w:t>
            </w:r>
          </w:p>
        </w:tc>
        <w:tc>
          <w:tcPr>
            <w:tcW w:w="720" w:type="dxa"/>
          </w:tcPr>
          <w:p w14:paraId="2CA4B157" w14:textId="60A212CF"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18</w:t>
            </w:r>
          </w:p>
        </w:tc>
        <w:tc>
          <w:tcPr>
            <w:tcW w:w="900" w:type="dxa"/>
          </w:tcPr>
          <w:p w14:paraId="4534249B"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7C6D2B84"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Style w:val="gnkrckgcgsb"/>
                <w:rFonts w:ascii="Times New Roman" w:hAnsi="Times New Roman" w:cs="Times New Roman"/>
                <w:color w:val="000000"/>
                <w:bdr w:val="none" w:sz="0" w:space="0" w:color="auto" w:frame="1"/>
              </w:rPr>
              <w:t>0.1407</w:t>
            </w:r>
          </w:p>
        </w:tc>
        <w:tc>
          <w:tcPr>
            <w:tcW w:w="720" w:type="dxa"/>
          </w:tcPr>
          <w:p w14:paraId="032B65A9" w14:textId="4037853E" w:rsidR="0071582C" w:rsidRPr="00AF6996" w:rsidRDefault="0055093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Pr>
                <w:rStyle w:val="gnkrckgcgsb"/>
                <w:rFonts w:ascii="Times New Roman" w:hAnsi="Times New Roman" w:cs="Times New Roman"/>
                <w:color w:val="000000"/>
                <w:bdr w:val="none" w:sz="0" w:space="0" w:color="auto" w:frame="1"/>
              </w:rPr>
              <w:t>2.701</w:t>
            </w:r>
          </w:p>
        </w:tc>
        <w:tc>
          <w:tcPr>
            <w:tcW w:w="900" w:type="dxa"/>
          </w:tcPr>
          <w:p w14:paraId="32E7BDDE"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0.10</w:t>
            </w:r>
          </w:p>
        </w:tc>
        <w:tc>
          <w:tcPr>
            <w:tcW w:w="720" w:type="dxa"/>
          </w:tcPr>
          <w:p w14:paraId="7F6BAD5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rStyle w:val="HTMLCode"/>
                <w:rFonts w:ascii="Times New Roman" w:eastAsiaTheme="minorHAnsi" w:hAnsi="Times New Roman" w:cs="Times New Roman"/>
              </w:rPr>
              <w:t>-1.36</w:t>
            </w:r>
          </w:p>
        </w:tc>
        <w:tc>
          <w:tcPr>
            <w:tcW w:w="675" w:type="dxa"/>
          </w:tcPr>
          <w:p w14:paraId="60E5BC38"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Pr>
                <w:rStyle w:val="HTMLCode"/>
                <w:rFonts w:ascii="Times New Roman" w:eastAsiaTheme="minorHAnsi" w:hAnsi="Times New Roman" w:cs="Times New Roman"/>
              </w:rPr>
              <w:t>13.36</w:t>
            </w:r>
          </w:p>
        </w:tc>
        <w:tc>
          <w:tcPr>
            <w:tcW w:w="810" w:type="dxa"/>
          </w:tcPr>
          <w:p w14:paraId="68729379"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b/>
                <w:sz w:val="20"/>
                <w:szCs w:val="20"/>
              </w:rPr>
              <w:t>0.0003</w:t>
            </w:r>
          </w:p>
        </w:tc>
        <w:tc>
          <w:tcPr>
            <w:tcW w:w="810" w:type="dxa"/>
          </w:tcPr>
          <w:p w14:paraId="55F40938" w14:textId="719416F3"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67</w:t>
            </w:r>
          </w:p>
        </w:tc>
        <w:tc>
          <w:tcPr>
            <w:tcW w:w="675" w:type="dxa"/>
          </w:tcPr>
          <w:p w14:paraId="76B859D2" w14:textId="3A9787C8" w:rsidR="0071582C" w:rsidRPr="0055093C" w:rsidRDefault="0071582C" w:rsidP="0055093C">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149.7</w:t>
            </w:r>
          </w:p>
        </w:tc>
        <w:tc>
          <w:tcPr>
            <w:tcW w:w="900" w:type="dxa"/>
          </w:tcPr>
          <w:p w14:paraId="195ACEE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AF6996">
              <w:rPr>
                <w:b/>
                <w:sz w:val="20"/>
                <w:szCs w:val="20"/>
              </w:rPr>
              <w:t>&lt;0.0001</w:t>
            </w:r>
          </w:p>
        </w:tc>
      </w:tr>
      <w:tr w:rsidR="0071582C" w:rsidRPr="00F71F7B" w14:paraId="0C271E44" w14:textId="77777777" w:rsidTr="0055093C">
        <w:tc>
          <w:tcPr>
            <w:cnfStyle w:val="001000000000" w:firstRow="0" w:lastRow="0" w:firstColumn="1" w:lastColumn="0" w:oddVBand="0" w:evenVBand="0" w:oddHBand="0" w:evenHBand="0" w:firstRowFirstColumn="0" w:firstRowLastColumn="0" w:lastRowFirstColumn="0" w:lastRowLastColumn="0"/>
            <w:tcW w:w="1440" w:type="dxa"/>
          </w:tcPr>
          <w:p w14:paraId="3E178678" w14:textId="77777777" w:rsidR="0071582C" w:rsidRPr="0079431F" w:rsidRDefault="0071582C" w:rsidP="0071582C">
            <w:pPr>
              <w:jc w:val="center"/>
              <w:rPr>
                <w:sz w:val="20"/>
                <w:szCs w:val="20"/>
              </w:rPr>
            </w:pPr>
            <w:r>
              <w:rPr>
                <w:sz w:val="20"/>
                <w:szCs w:val="20"/>
              </w:rPr>
              <w:t xml:space="preserve">Microsite * </w:t>
            </w:r>
            <w:r w:rsidRPr="004A52D3">
              <w:rPr>
                <w:sz w:val="20"/>
                <w:szCs w:val="20"/>
              </w:rPr>
              <w:t>blooming</w:t>
            </w:r>
          </w:p>
        </w:tc>
        <w:tc>
          <w:tcPr>
            <w:tcW w:w="810" w:type="dxa"/>
          </w:tcPr>
          <w:p w14:paraId="278E76B2" w14:textId="77777777" w:rsidR="0071582C" w:rsidRPr="00AF6996" w:rsidRDefault="0071582C" w:rsidP="0071582C">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F6996">
              <w:rPr>
                <w:rStyle w:val="HTMLCode"/>
                <w:rFonts w:ascii="Times New Roman" w:hAnsi="Times New Roman" w:cs="Times New Roman"/>
              </w:rPr>
              <w:t>0.794</w:t>
            </w:r>
          </w:p>
          <w:p w14:paraId="1F6C60F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20" w:type="dxa"/>
          </w:tcPr>
          <w:p w14:paraId="1BD1609E" w14:textId="185C05CC" w:rsidR="0071582C" w:rsidRPr="00AF6996" w:rsidRDefault="0055093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2.81</w:t>
            </w:r>
          </w:p>
        </w:tc>
        <w:tc>
          <w:tcPr>
            <w:tcW w:w="900" w:type="dxa"/>
          </w:tcPr>
          <w:p w14:paraId="4A74424C" w14:textId="77777777" w:rsidR="0071582C" w:rsidRPr="00AF6996" w:rsidRDefault="0071582C" w:rsidP="0071582C">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6996">
              <w:rPr>
                <w:rFonts w:ascii="Times New Roman" w:hAnsi="Times New Roman" w:cs="Times New Roman"/>
                <w:b/>
              </w:rPr>
              <w:t>&lt;0.0001</w:t>
            </w:r>
          </w:p>
        </w:tc>
        <w:tc>
          <w:tcPr>
            <w:tcW w:w="810" w:type="dxa"/>
          </w:tcPr>
          <w:p w14:paraId="69204096"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720" w:type="dxa"/>
          </w:tcPr>
          <w:p w14:paraId="155AB8AD" w14:textId="77777777" w:rsidR="0071582C" w:rsidRPr="00AF6996" w:rsidRDefault="0071582C" w:rsidP="0071582C">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AF6996">
              <w:rPr>
                <w:rFonts w:ascii="Times New Roman" w:hAnsi="Times New Roman" w:cs="Times New Roman"/>
              </w:rPr>
              <w:t>NA</w:t>
            </w:r>
          </w:p>
        </w:tc>
        <w:tc>
          <w:tcPr>
            <w:tcW w:w="900" w:type="dxa"/>
          </w:tcPr>
          <w:p w14:paraId="546B73D4" w14:textId="77777777" w:rsidR="0071582C" w:rsidRPr="00AF6996" w:rsidRDefault="0071582C" w:rsidP="0071582C">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720" w:type="dxa"/>
          </w:tcPr>
          <w:p w14:paraId="3947619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02777B9B"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CCDA10E"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810" w:type="dxa"/>
          </w:tcPr>
          <w:p w14:paraId="37A87553"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675" w:type="dxa"/>
          </w:tcPr>
          <w:p w14:paraId="54A9B676"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c>
          <w:tcPr>
            <w:tcW w:w="900" w:type="dxa"/>
          </w:tcPr>
          <w:p w14:paraId="0DC9A762" w14:textId="77777777" w:rsidR="0071582C" w:rsidRPr="00AF6996" w:rsidRDefault="0071582C"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6996">
              <w:rPr>
                <w:sz w:val="20"/>
                <w:szCs w:val="20"/>
              </w:rPr>
              <w:t>NA</w:t>
            </w:r>
          </w:p>
        </w:tc>
      </w:tr>
    </w:tbl>
    <w:p w14:paraId="4F9ABCBC" w14:textId="47AC8483" w:rsidR="006164D7" w:rsidRDefault="00D92085" w:rsidP="006164D7">
      <w:r>
        <w:t>Table 5</w:t>
      </w:r>
      <w:r w:rsidR="006164D7">
        <w:t xml:space="preserve">: Results from </w:t>
      </w:r>
      <w:r w:rsidR="002F13C9">
        <w:t>GLMM testing for differences in arthopod, bee and plant communities in response to response to microsite (shrub and open) and blooming stage (full bloom and pre-blooming). Melyridae beetles comprised 1217/3384 individuals, models were fit with them excluded, included and individually. The repID (shrub ID + microsite) was used a random effect in all</w:t>
      </w:r>
      <w:r w:rsidR="006164D7">
        <w:t xml:space="preserve"> models to account for the repeated measures study design. </w:t>
      </w:r>
      <w:r w:rsidR="006164D7" w:rsidRPr="00BA750B">
        <w:t>Significance was denoted at α = 0.05 and shown in bold.</w:t>
      </w:r>
      <w:r w:rsidR="006164D7">
        <w:t xml:space="preserve"> </w:t>
      </w:r>
    </w:p>
    <w:p w14:paraId="34E6F55C" w14:textId="1D6CFDA8" w:rsidR="006164D7" w:rsidRDefault="006164D7" w:rsidP="006164D7"/>
    <w:p w14:paraId="1A1F92F3" w14:textId="79749EF7" w:rsidR="0071587E" w:rsidRDefault="0071587E" w:rsidP="006164D7">
      <w:r>
        <w:t xml:space="preserve">Table 6: Permutation </w:t>
      </w:r>
      <w:r w:rsidR="0055093C">
        <w:t xml:space="preserve">test ANOVA on </w:t>
      </w:r>
      <w:r>
        <w:t xml:space="preserve">RDA </w:t>
      </w:r>
      <w:r w:rsidR="0055093C">
        <w:t xml:space="preserve">testing for changes in influence of shrub microsite and understory annual vegetation on arthropod community composition with phenological shift into flowering of </w:t>
      </w:r>
      <w:r w:rsidR="0055093C" w:rsidRPr="0055093C">
        <w:rPr>
          <w:i/>
        </w:rPr>
        <w:t>Larrea tridentata</w:t>
      </w:r>
      <w:r w:rsidR="0055093C">
        <w:t xml:space="preserve">. The constraining variables of the pre-blooming RDA explained 12.5% of the total variation and the blooming RDA explained 4%. </w:t>
      </w:r>
    </w:p>
    <w:tbl>
      <w:tblPr>
        <w:tblStyle w:val="PlainTable21"/>
        <w:tblW w:w="10170" w:type="dxa"/>
        <w:tblInd w:w="-630" w:type="dxa"/>
        <w:tblLook w:val="06A0" w:firstRow="1" w:lastRow="0" w:firstColumn="1" w:lastColumn="0" w:noHBand="1" w:noVBand="1"/>
      </w:tblPr>
      <w:tblGrid>
        <w:gridCol w:w="2274"/>
        <w:gridCol w:w="857"/>
        <w:gridCol w:w="1064"/>
        <w:gridCol w:w="918"/>
        <w:gridCol w:w="897"/>
        <w:gridCol w:w="1010"/>
        <w:gridCol w:w="1026"/>
        <w:gridCol w:w="954"/>
        <w:gridCol w:w="1170"/>
      </w:tblGrid>
      <w:tr w:rsidR="0071587E" w14:paraId="38AB200B" w14:textId="77777777" w:rsidTr="005509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74" w:type="dxa"/>
          </w:tcPr>
          <w:p w14:paraId="7B3C0207" w14:textId="77777777" w:rsidR="0071587E" w:rsidRPr="0071582C" w:rsidRDefault="0071587E" w:rsidP="0071582C">
            <w:pPr>
              <w:jc w:val="center"/>
              <w:rPr>
                <w:sz w:val="20"/>
                <w:szCs w:val="20"/>
              </w:rPr>
            </w:pPr>
          </w:p>
        </w:tc>
        <w:tc>
          <w:tcPr>
            <w:tcW w:w="3736" w:type="dxa"/>
            <w:gridSpan w:val="4"/>
          </w:tcPr>
          <w:p w14:paraId="4D30C0CE" w14:textId="1EA7690D"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Pre-blooming</w:t>
            </w:r>
          </w:p>
        </w:tc>
        <w:tc>
          <w:tcPr>
            <w:tcW w:w="4160" w:type="dxa"/>
            <w:gridSpan w:val="4"/>
          </w:tcPr>
          <w:p w14:paraId="7149D632" w14:textId="70716B23" w:rsidR="0071587E" w:rsidRPr="0055093C" w:rsidRDefault="0071587E" w:rsidP="0071582C">
            <w:pPr>
              <w:jc w:val="center"/>
              <w:cnfStyle w:val="100000000000" w:firstRow="1" w:lastRow="0" w:firstColumn="0" w:lastColumn="0" w:oddVBand="0" w:evenVBand="0" w:oddHBand="0" w:evenHBand="0" w:firstRowFirstColumn="0" w:firstRowLastColumn="0" w:lastRowFirstColumn="0" w:lastRowLastColumn="0"/>
              <w:rPr>
                <w:sz w:val="22"/>
                <w:szCs w:val="22"/>
              </w:rPr>
            </w:pPr>
            <w:r w:rsidRPr="0055093C">
              <w:rPr>
                <w:sz w:val="22"/>
                <w:szCs w:val="22"/>
              </w:rPr>
              <w:t>Blooming</w:t>
            </w:r>
          </w:p>
        </w:tc>
      </w:tr>
      <w:tr w:rsidR="0071587E" w14:paraId="01D32D5D"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7F924C8" w14:textId="77777777" w:rsidR="0071587E" w:rsidRPr="0071582C" w:rsidRDefault="0071587E" w:rsidP="0071582C">
            <w:pPr>
              <w:jc w:val="center"/>
              <w:rPr>
                <w:sz w:val="20"/>
                <w:szCs w:val="20"/>
              </w:rPr>
            </w:pPr>
          </w:p>
        </w:tc>
        <w:tc>
          <w:tcPr>
            <w:tcW w:w="857" w:type="dxa"/>
          </w:tcPr>
          <w:p w14:paraId="4C04DDE1" w14:textId="7E364787"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64" w:type="dxa"/>
          </w:tcPr>
          <w:p w14:paraId="71C0D6AE" w14:textId="4C09F9E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18" w:type="dxa"/>
          </w:tcPr>
          <w:p w14:paraId="0DF8B82A" w14:textId="35C43602"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897" w:type="dxa"/>
          </w:tcPr>
          <w:p w14:paraId="19BDECEA" w14:textId="7F850241" w:rsidR="0071587E" w:rsidRPr="0055093C" w:rsidRDefault="0055093C"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c>
          <w:tcPr>
            <w:tcW w:w="1010" w:type="dxa"/>
          </w:tcPr>
          <w:p w14:paraId="263695B1" w14:textId="2A1E2BCD"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Df</w:t>
            </w:r>
          </w:p>
        </w:tc>
        <w:tc>
          <w:tcPr>
            <w:tcW w:w="1026" w:type="dxa"/>
          </w:tcPr>
          <w:p w14:paraId="1719621F" w14:textId="0B71CFB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Variance</w:t>
            </w:r>
          </w:p>
        </w:tc>
        <w:tc>
          <w:tcPr>
            <w:tcW w:w="954" w:type="dxa"/>
          </w:tcPr>
          <w:p w14:paraId="43D6094A" w14:textId="283ADFC0"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F</w:t>
            </w:r>
          </w:p>
        </w:tc>
        <w:tc>
          <w:tcPr>
            <w:tcW w:w="1170" w:type="dxa"/>
          </w:tcPr>
          <w:p w14:paraId="052F4769" w14:textId="75A67FAB"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b/>
                <w:sz w:val="20"/>
                <w:szCs w:val="20"/>
              </w:rPr>
              <w:t>p</w:t>
            </w:r>
          </w:p>
        </w:tc>
      </w:tr>
      <w:tr w:rsidR="0071587E" w14:paraId="5A2C0324"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1D7FEE54" w14:textId="57A82ADD" w:rsidR="0071587E" w:rsidRPr="0071582C" w:rsidRDefault="0071587E" w:rsidP="0071582C">
            <w:pPr>
              <w:jc w:val="center"/>
              <w:rPr>
                <w:sz w:val="20"/>
                <w:szCs w:val="20"/>
              </w:rPr>
            </w:pPr>
            <w:r w:rsidRPr="0071582C">
              <w:rPr>
                <w:sz w:val="20"/>
                <w:szCs w:val="20"/>
              </w:rPr>
              <w:t>Microsite</w:t>
            </w:r>
          </w:p>
        </w:tc>
        <w:tc>
          <w:tcPr>
            <w:tcW w:w="857" w:type="dxa"/>
          </w:tcPr>
          <w:p w14:paraId="4FE6C011" w14:textId="3A2A37F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62633BD1" w14:textId="05738D5C"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4396</w:t>
            </w:r>
          </w:p>
        </w:tc>
        <w:tc>
          <w:tcPr>
            <w:tcW w:w="918" w:type="dxa"/>
          </w:tcPr>
          <w:p w14:paraId="13FAB37F" w14:textId="37B9F0F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9.5687</w:t>
            </w:r>
          </w:p>
        </w:tc>
        <w:tc>
          <w:tcPr>
            <w:tcW w:w="897" w:type="dxa"/>
          </w:tcPr>
          <w:p w14:paraId="13C4B833" w14:textId="239181F7" w:rsidR="0071587E" w:rsidRPr="0055093C" w:rsidRDefault="00B54E31"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1</w:t>
            </w:r>
          </w:p>
        </w:tc>
        <w:tc>
          <w:tcPr>
            <w:tcW w:w="1010" w:type="dxa"/>
          </w:tcPr>
          <w:p w14:paraId="7CDB44AE" w14:textId="33B6BFB5"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02E6C458" w14:textId="735DEDF2"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1074</w:t>
            </w:r>
          </w:p>
        </w:tc>
        <w:tc>
          <w:tcPr>
            <w:tcW w:w="954" w:type="dxa"/>
          </w:tcPr>
          <w:p w14:paraId="6A0724A1" w14:textId="757E6249"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2.0561</w:t>
            </w:r>
          </w:p>
        </w:tc>
        <w:tc>
          <w:tcPr>
            <w:tcW w:w="1170" w:type="dxa"/>
          </w:tcPr>
          <w:p w14:paraId="2F152B54" w14:textId="79863773" w:rsidR="0071587E" w:rsidRPr="0055093C" w:rsidRDefault="0071587E" w:rsidP="0071582C">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55093C">
              <w:rPr>
                <w:rStyle w:val="gnkrckgcgsb"/>
                <w:b/>
                <w:color w:val="000000"/>
                <w:sz w:val="20"/>
                <w:szCs w:val="20"/>
                <w:bdr w:val="none" w:sz="0" w:space="0" w:color="auto" w:frame="1"/>
              </w:rPr>
              <w:t>0.005</w:t>
            </w:r>
          </w:p>
        </w:tc>
      </w:tr>
      <w:tr w:rsidR="0071587E" w14:paraId="609F4C28"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65815CCF" w14:textId="6D67A793" w:rsidR="0071587E" w:rsidRPr="0071582C" w:rsidRDefault="0071587E" w:rsidP="0071582C">
            <w:pPr>
              <w:jc w:val="center"/>
              <w:rPr>
                <w:sz w:val="20"/>
                <w:szCs w:val="20"/>
              </w:rPr>
            </w:pPr>
            <w:r w:rsidRPr="0071582C">
              <w:rPr>
                <w:sz w:val="20"/>
                <w:szCs w:val="20"/>
              </w:rPr>
              <w:t>Percent cover</w:t>
            </w:r>
          </w:p>
        </w:tc>
        <w:tc>
          <w:tcPr>
            <w:tcW w:w="857" w:type="dxa"/>
          </w:tcPr>
          <w:p w14:paraId="2ED25E25" w14:textId="00B17C1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57728F53" w14:textId="5A0E92D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88</w:t>
            </w:r>
          </w:p>
        </w:tc>
        <w:tc>
          <w:tcPr>
            <w:tcW w:w="918" w:type="dxa"/>
          </w:tcPr>
          <w:p w14:paraId="60F153D8" w14:textId="0C8D70A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4983</w:t>
            </w:r>
          </w:p>
        </w:tc>
        <w:tc>
          <w:tcPr>
            <w:tcW w:w="897" w:type="dxa"/>
          </w:tcPr>
          <w:p w14:paraId="252A6681" w14:textId="004BAE5F"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87</w:t>
            </w:r>
          </w:p>
        </w:tc>
        <w:tc>
          <w:tcPr>
            <w:tcW w:w="1010" w:type="dxa"/>
          </w:tcPr>
          <w:p w14:paraId="66AB1EF4" w14:textId="54A0B118"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4DCF6A68" w14:textId="761E599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507</w:t>
            </w:r>
          </w:p>
        </w:tc>
        <w:tc>
          <w:tcPr>
            <w:tcW w:w="954" w:type="dxa"/>
          </w:tcPr>
          <w:p w14:paraId="2931E39C" w14:textId="292759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700</w:t>
            </w:r>
          </w:p>
        </w:tc>
        <w:tc>
          <w:tcPr>
            <w:tcW w:w="1170" w:type="dxa"/>
          </w:tcPr>
          <w:p w14:paraId="79F5AA9D" w14:textId="65B2FB0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71</w:t>
            </w:r>
          </w:p>
        </w:tc>
      </w:tr>
      <w:tr w:rsidR="0071587E" w14:paraId="5FE0F7FB"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A3995F0" w14:textId="1EFCC1D9" w:rsidR="0071587E" w:rsidRPr="0071582C" w:rsidRDefault="0071587E" w:rsidP="0071582C">
            <w:pPr>
              <w:jc w:val="center"/>
              <w:rPr>
                <w:sz w:val="20"/>
                <w:szCs w:val="20"/>
              </w:rPr>
            </w:pPr>
            <w:r w:rsidRPr="0071582C">
              <w:rPr>
                <w:sz w:val="20"/>
                <w:szCs w:val="20"/>
              </w:rPr>
              <w:t>Annual richness</w:t>
            </w:r>
          </w:p>
        </w:tc>
        <w:tc>
          <w:tcPr>
            <w:tcW w:w="857" w:type="dxa"/>
          </w:tcPr>
          <w:p w14:paraId="6E39F83E" w14:textId="33F30A4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40F55D7B" w14:textId="41EE42C7"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443</w:t>
            </w:r>
          </w:p>
        </w:tc>
        <w:tc>
          <w:tcPr>
            <w:tcW w:w="918" w:type="dxa"/>
          </w:tcPr>
          <w:p w14:paraId="2010145F" w14:textId="1E55DC8B"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653</w:t>
            </w:r>
          </w:p>
        </w:tc>
        <w:tc>
          <w:tcPr>
            <w:tcW w:w="897" w:type="dxa"/>
          </w:tcPr>
          <w:p w14:paraId="23EA4E70" w14:textId="5EFA8A86"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449</w:t>
            </w:r>
          </w:p>
        </w:tc>
        <w:tc>
          <w:tcPr>
            <w:tcW w:w="1010" w:type="dxa"/>
          </w:tcPr>
          <w:p w14:paraId="6ECFF4ED" w14:textId="28FFFBF6"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3AF42AEC" w14:textId="4C2AD9F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701</w:t>
            </w:r>
          </w:p>
        </w:tc>
        <w:tc>
          <w:tcPr>
            <w:tcW w:w="954" w:type="dxa"/>
          </w:tcPr>
          <w:p w14:paraId="441F7F45" w14:textId="4CA12234"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21</w:t>
            </w:r>
          </w:p>
        </w:tc>
        <w:tc>
          <w:tcPr>
            <w:tcW w:w="1170" w:type="dxa"/>
          </w:tcPr>
          <w:p w14:paraId="07624440" w14:textId="5CA9F177"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19</w:t>
            </w:r>
          </w:p>
        </w:tc>
      </w:tr>
      <w:tr w:rsidR="0071587E" w14:paraId="767F4B7A" w14:textId="77777777" w:rsidTr="0055093C">
        <w:tc>
          <w:tcPr>
            <w:cnfStyle w:val="001000000000" w:firstRow="0" w:lastRow="0" w:firstColumn="1" w:lastColumn="0" w:oddVBand="0" w:evenVBand="0" w:oddHBand="0" w:evenHBand="0" w:firstRowFirstColumn="0" w:firstRowLastColumn="0" w:lastRowFirstColumn="0" w:lastRowLastColumn="0"/>
            <w:tcW w:w="2274" w:type="dxa"/>
          </w:tcPr>
          <w:p w14:paraId="549642E1" w14:textId="5AB057FE" w:rsidR="0071587E" w:rsidRPr="0071582C" w:rsidRDefault="0071587E" w:rsidP="0071582C">
            <w:pPr>
              <w:jc w:val="center"/>
              <w:rPr>
                <w:sz w:val="20"/>
                <w:szCs w:val="20"/>
              </w:rPr>
            </w:pPr>
            <w:r w:rsidRPr="0071582C">
              <w:rPr>
                <w:sz w:val="20"/>
                <w:szCs w:val="20"/>
              </w:rPr>
              <w:t>Annual bloom density</w:t>
            </w:r>
          </w:p>
        </w:tc>
        <w:tc>
          <w:tcPr>
            <w:tcW w:w="857" w:type="dxa"/>
          </w:tcPr>
          <w:p w14:paraId="2390A4C1" w14:textId="0DDEF46F"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64" w:type="dxa"/>
          </w:tcPr>
          <w:p w14:paraId="7F0D52FB" w14:textId="106A8890"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619</w:t>
            </w:r>
          </w:p>
        </w:tc>
        <w:tc>
          <w:tcPr>
            <w:tcW w:w="918" w:type="dxa"/>
          </w:tcPr>
          <w:p w14:paraId="3D356357" w14:textId="7EA1547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1.3470</w:t>
            </w:r>
          </w:p>
        </w:tc>
        <w:tc>
          <w:tcPr>
            <w:tcW w:w="897" w:type="dxa"/>
          </w:tcPr>
          <w:p w14:paraId="4430D9B2" w14:textId="0E33660E" w:rsidR="0071587E" w:rsidRPr="0071582C" w:rsidRDefault="00B54E31"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131</w:t>
            </w:r>
          </w:p>
        </w:tc>
        <w:tc>
          <w:tcPr>
            <w:tcW w:w="1010" w:type="dxa"/>
          </w:tcPr>
          <w:p w14:paraId="211C5A62" w14:textId="4A9E7FFB"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sz w:val="20"/>
                <w:szCs w:val="20"/>
              </w:rPr>
              <w:t>1</w:t>
            </w:r>
          </w:p>
        </w:tc>
        <w:tc>
          <w:tcPr>
            <w:tcW w:w="1026" w:type="dxa"/>
          </w:tcPr>
          <w:p w14:paraId="57C41779" w14:textId="043DB80E"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00197</w:t>
            </w:r>
          </w:p>
        </w:tc>
        <w:tc>
          <w:tcPr>
            <w:tcW w:w="954" w:type="dxa"/>
          </w:tcPr>
          <w:p w14:paraId="18C56DCD" w14:textId="64DED95C"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3765</w:t>
            </w:r>
          </w:p>
        </w:tc>
        <w:tc>
          <w:tcPr>
            <w:tcW w:w="1170" w:type="dxa"/>
          </w:tcPr>
          <w:p w14:paraId="69121A13" w14:textId="54459A0D" w:rsidR="0071587E" w:rsidRPr="0071582C" w:rsidRDefault="0071587E" w:rsidP="0071582C">
            <w:pPr>
              <w:jc w:val="center"/>
              <w:cnfStyle w:val="000000000000" w:firstRow="0" w:lastRow="0" w:firstColumn="0" w:lastColumn="0" w:oddVBand="0" w:evenVBand="0" w:oddHBand="0" w:evenHBand="0" w:firstRowFirstColumn="0" w:firstRowLastColumn="0" w:lastRowFirstColumn="0" w:lastRowLastColumn="0"/>
              <w:rPr>
                <w:sz w:val="20"/>
                <w:szCs w:val="20"/>
              </w:rPr>
            </w:pPr>
            <w:r w:rsidRPr="0071582C">
              <w:rPr>
                <w:rStyle w:val="gnkrckgcgsb"/>
                <w:color w:val="000000"/>
                <w:sz w:val="20"/>
                <w:szCs w:val="20"/>
                <w:bdr w:val="none" w:sz="0" w:space="0" w:color="auto" w:frame="1"/>
              </w:rPr>
              <w:t>0.995</w:t>
            </w:r>
          </w:p>
        </w:tc>
      </w:tr>
    </w:tbl>
    <w:p w14:paraId="794BE228" w14:textId="2CC84584" w:rsidR="0071587E" w:rsidRDefault="0071587E" w:rsidP="006164D7"/>
    <w:p w14:paraId="3F0C57A6" w14:textId="4E2944CA" w:rsidR="00AF5F23" w:rsidRDefault="00AF5F23" w:rsidP="00D92085">
      <w:pPr>
        <w:rPr>
          <w:rFonts w:eastAsiaTheme="majorEastAsia" w:cstheme="majorBidi"/>
        </w:rPr>
      </w:pPr>
    </w:p>
    <w:p w14:paraId="2040CF7A" w14:textId="716449D8" w:rsidR="002F13C9" w:rsidRDefault="002F13C9" w:rsidP="00D92085">
      <w:pPr>
        <w:rPr>
          <w:rFonts w:eastAsiaTheme="majorEastAsia" w:cstheme="majorBidi"/>
        </w:rPr>
      </w:pPr>
    </w:p>
    <w:p w14:paraId="2F71CB19" w14:textId="3B8939A7" w:rsidR="002F13C9" w:rsidRDefault="002F13C9" w:rsidP="00D92085">
      <w:pPr>
        <w:rPr>
          <w:rFonts w:eastAsiaTheme="majorEastAsia" w:cstheme="majorBidi"/>
        </w:rPr>
      </w:pPr>
    </w:p>
    <w:p w14:paraId="1A757EA8" w14:textId="2888B558" w:rsidR="002F13C9" w:rsidRDefault="002F13C9" w:rsidP="00D92085">
      <w:pPr>
        <w:rPr>
          <w:rFonts w:eastAsiaTheme="majorEastAsia" w:cstheme="majorBidi"/>
        </w:rPr>
      </w:pPr>
    </w:p>
    <w:p w14:paraId="1FA1C14B" w14:textId="1B81294C" w:rsidR="002F13C9" w:rsidRDefault="002F13C9" w:rsidP="00D92085">
      <w:pPr>
        <w:rPr>
          <w:rFonts w:eastAsiaTheme="majorEastAsia" w:cstheme="majorBidi"/>
        </w:rPr>
      </w:pPr>
    </w:p>
    <w:p w14:paraId="451A1449" w14:textId="14891FE5" w:rsidR="002F13C9" w:rsidRDefault="002F13C9" w:rsidP="00D92085">
      <w:pPr>
        <w:rPr>
          <w:rFonts w:eastAsiaTheme="majorEastAsia" w:cstheme="majorBidi"/>
        </w:rPr>
      </w:pPr>
    </w:p>
    <w:p w14:paraId="6B9952D4" w14:textId="77777777" w:rsidR="002F13C9" w:rsidRDefault="002F13C9" w:rsidP="00D92085"/>
    <w:p w14:paraId="2E2B4B2B" w14:textId="705DF30A" w:rsidR="00AE085C" w:rsidRDefault="00AE085C" w:rsidP="00ED4DC3">
      <w:pPr>
        <w:keepNext/>
        <w:keepLines/>
        <w:spacing w:before="40" w:after="0"/>
        <w:outlineLvl w:val="2"/>
        <w:rPr>
          <w:rFonts w:eastAsiaTheme="majorEastAsia" w:cstheme="majorBidi"/>
        </w:rPr>
      </w:pPr>
      <w:r>
        <w:rPr>
          <w:rFonts w:eastAsiaTheme="majorEastAsia" w:cstheme="majorBidi"/>
        </w:rPr>
        <w:lastRenderedPageBreak/>
        <w:t>Appendix A</w:t>
      </w:r>
    </w:p>
    <w:p w14:paraId="5F41C602" w14:textId="77777777" w:rsidR="00AE085C" w:rsidRDefault="00AE085C" w:rsidP="00ED4DC3">
      <w:pPr>
        <w:keepNext/>
        <w:keepLines/>
        <w:spacing w:before="40" w:after="0"/>
        <w:outlineLvl w:val="2"/>
        <w:rPr>
          <w:rFonts w:eastAsiaTheme="majorEastAsia" w:cstheme="majorBidi"/>
        </w:rPr>
      </w:pPr>
    </w:p>
    <w:p w14:paraId="578B46AE" w14:textId="1C5619DF"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Table A1: A list of all RTU for Chapter 2. All RTU all exclusive and no indi</w:t>
      </w:r>
      <w:r w:rsidR="00D92085">
        <w:rPr>
          <w:rFonts w:eastAsiaTheme="majorEastAsia" w:cstheme="majorBidi"/>
        </w:rPr>
        <w:t>viduals were double counted. 118</w:t>
      </w:r>
      <w:r w:rsidRPr="00ED4DC3">
        <w:rPr>
          <w:rFonts w:eastAsiaTheme="majorEastAsia" w:cstheme="majorBidi"/>
        </w:rPr>
        <w:t xml:space="preserve"> taxonomic groups were counted. </w:t>
      </w:r>
      <w:r w:rsidR="002F13C9">
        <w:rPr>
          <w:rFonts w:eastAsiaTheme="majorEastAsia" w:cstheme="majorBidi"/>
        </w:rPr>
        <w:t>The full dataset has been published openly (Braun and Lortie, 2018).</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743037"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5"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743037"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6"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743037"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7"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57B8DC83" w14:textId="7DEBE73F" w:rsidR="00687D02" w:rsidRDefault="00687D02" w:rsidP="009C7F0B"/>
    <w:p w14:paraId="662ECA99" w14:textId="77777777" w:rsidR="003B5479" w:rsidRPr="003B5479" w:rsidRDefault="003B5479" w:rsidP="00193054">
      <w:pPr>
        <w:rPr>
          <w:u w:val="single"/>
        </w:rPr>
      </w:pPr>
      <w:r w:rsidRPr="003B5479">
        <w:rPr>
          <w:u w:val="single"/>
        </w:rPr>
        <w:lastRenderedPageBreak/>
        <w:t>Appendix B</w:t>
      </w:r>
    </w:p>
    <w:p w14:paraId="2C1F38C8" w14:textId="67F1E40F" w:rsidR="00193054" w:rsidRDefault="003B5479" w:rsidP="00193054">
      <w:r>
        <w:t xml:space="preserve">Model selection from results </w:t>
      </w:r>
      <w:r w:rsidR="009E3036">
        <w:t>of Table 1, full model of Table 1 and RTU interaction models for Table 3</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445C0ABC" w14:textId="29104391" w:rsidR="00D92085" w:rsidRDefault="00D92085" w:rsidP="00D92085">
      <w:r>
        <w:t xml:space="preserve">Table B3: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D92085" w:rsidRPr="00144BC1" w14:paraId="212A33BC" w14:textId="77777777" w:rsidTr="00BC69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A149927" w14:textId="77777777" w:rsidR="00D92085" w:rsidRPr="00144BC1" w:rsidRDefault="00D92085" w:rsidP="00BC690E">
            <w:pPr>
              <w:rPr>
                <w:rFonts w:ascii="Times New Roman" w:hAnsi="Times New Roman" w:cs="Times New Roman"/>
                <w:b w:val="0"/>
              </w:rPr>
            </w:pPr>
          </w:p>
        </w:tc>
        <w:tc>
          <w:tcPr>
            <w:tcW w:w="3258" w:type="dxa"/>
            <w:gridSpan w:val="3"/>
          </w:tcPr>
          <w:p w14:paraId="23443241"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0A48AD3A" w14:textId="77777777" w:rsidR="00D92085" w:rsidRPr="00144BC1" w:rsidRDefault="00D92085" w:rsidP="00BC690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D92085" w:rsidRPr="00144BC1" w14:paraId="607887C4"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B0F6678" w14:textId="77777777" w:rsidR="00D92085" w:rsidRPr="00144BC1" w:rsidRDefault="00D92085" w:rsidP="00BC690E">
            <w:pPr>
              <w:rPr>
                <w:rFonts w:ascii="Times New Roman" w:hAnsi="Times New Roman" w:cs="Times New Roman"/>
                <w:sz w:val="20"/>
                <w:szCs w:val="20"/>
                <w:u w:val="single"/>
              </w:rPr>
            </w:pPr>
          </w:p>
        </w:tc>
        <w:tc>
          <w:tcPr>
            <w:tcW w:w="900" w:type="dxa"/>
          </w:tcPr>
          <w:p w14:paraId="48DB0C1E"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166CC4ED"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65CB6C65"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480A56A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4FAB171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71A19FB3"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D92085" w:rsidRPr="00144BC1" w14:paraId="703C2264" w14:textId="77777777" w:rsidTr="00BC690E">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0AFD6038"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3560FB0B"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648B9F66"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5B6EF40E"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4A959B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68784C0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A08D765"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D92085" w:rsidRPr="00144BC1" w14:paraId="32EFC868"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4E005B53"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7EBC68DF"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1D103E88"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133BA347"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1F39349"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28665613"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7900E8CC"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D92085" w:rsidRPr="00144BC1" w14:paraId="1C7270F3"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33E7FFA5" w14:textId="77777777" w:rsidR="00D92085" w:rsidRPr="00B01748" w:rsidRDefault="00D92085" w:rsidP="00BC690E">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664729D1"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531C1EB3"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78D2A8D1"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44A35A6E"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49D0F538"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705C3537" w14:textId="77777777" w:rsidR="00D92085" w:rsidRPr="00B01748"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D92085" w:rsidRPr="00144BC1" w14:paraId="0BD08866" w14:textId="77777777" w:rsidTr="00BC690E">
        <w:tc>
          <w:tcPr>
            <w:cnfStyle w:val="001000000000" w:firstRow="0" w:lastRow="0" w:firstColumn="1" w:lastColumn="0" w:oddVBand="0" w:evenVBand="0" w:oddHBand="0" w:evenHBand="0" w:firstRowFirstColumn="0" w:firstRowLastColumn="0" w:lastRowFirstColumn="0" w:lastRowLastColumn="0"/>
            <w:tcW w:w="2610" w:type="dxa"/>
          </w:tcPr>
          <w:p w14:paraId="6D63D864" w14:textId="77777777" w:rsidR="00D92085" w:rsidRPr="00144BC1" w:rsidRDefault="00D92085" w:rsidP="00BC690E">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2A71646C"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5B2652E2" w14:textId="77777777" w:rsidR="00D92085" w:rsidRPr="00144BC1" w:rsidRDefault="00D92085" w:rsidP="00BC690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68468529" w14:textId="77777777" w:rsidR="00D92085" w:rsidRPr="00144BC1" w:rsidRDefault="00D92085" w:rsidP="00BC690E">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746F66A9"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70C24964"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68868606" w14:textId="77777777" w:rsidR="00D92085" w:rsidRPr="00144BC1" w:rsidRDefault="00D92085" w:rsidP="00BC690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5A0D59F7" w14:textId="69F06242" w:rsidR="00D92085" w:rsidRDefault="00D92085" w:rsidP="00D92085"/>
    <w:p w14:paraId="45F6618E" w14:textId="18096DCA" w:rsidR="00687D02" w:rsidRDefault="00687D02" w:rsidP="00D92085"/>
    <w:p w14:paraId="3CC592C2" w14:textId="77777777" w:rsidR="00687D02" w:rsidRDefault="00687D02" w:rsidP="00D92085"/>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6AAF8B10" w:rsidR="006813CE" w:rsidRDefault="00D92085"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4</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sidR="00DF3D84">
        <w:rPr>
          <w:rFonts w:ascii="Times New Roman" w:hAnsi="Times New Roman" w:cs="Times New Roman"/>
          <w:color w:val="000000"/>
          <w:sz w:val="24"/>
          <w:szCs w:val="24"/>
        </w:rPr>
        <w:t>GLMM (glmmPQL, MASS) with three-</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6813CE" w:rsidRPr="008E5B82" w14:paraId="56553342" w14:textId="77777777" w:rsidTr="006244F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055"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6244FB" w14:paraId="673A6CA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1D9C45B8"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p>
        </w:tc>
        <w:tc>
          <w:tcPr>
            <w:tcW w:w="895" w:type="dxa"/>
          </w:tcPr>
          <w:p w14:paraId="0F2B560D" w14:textId="010DC7E6"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990" w:type="dxa"/>
          </w:tcPr>
          <w:p w14:paraId="0C90D8A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Df</w:t>
            </w:r>
          </w:p>
        </w:tc>
        <w:tc>
          <w:tcPr>
            <w:tcW w:w="1170" w:type="dxa"/>
          </w:tcPr>
          <w:p w14:paraId="2BD49E1E" w14:textId="7CAD694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c>
          <w:tcPr>
            <w:tcW w:w="1440" w:type="dxa"/>
          </w:tcPr>
          <w:p w14:paraId="16C2ACC2" w14:textId="08BA779C"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Fonts w:ascii="Times New Roman" w:hAnsi="Times New Roman" w:cs="Times New Roman"/>
                <w:b/>
              </w:rPr>
              <w:t>χ</w:t>
            </w:r>
            <w:r w:rsidRPr="00144BC1">
              <w:rPr>
                <w:rFonts w:ascii="Times New Roman" w:hAnsi="Times New Roman" w:cs="Times New Roman"/>
                <w:b/>
                <w:vertAlign w:val="superscript"/>
              </w:rPr>
              <w:t>2</w:t>
            </w:r>
          </w:p>
        </w:tc>
        <w:tc>
          <w:tcPr>
            <w:tcW w:w="1170" w:type="dxa"/>
          </w:tcPr>
          <w:p w14:paraId="456A495F" w14:textId="1D1DDC5D"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Df</w:t>
            </w:r>
          </w:p>
        </w:tc>
        <w:tc>
          <w:tcPr>
            <w:tcW w:w="1530" w:type="dxa"/>
          </w:tcPr>
          <w:p w14:paraId="198D9283" w14:textId="1D9B9A34"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p</w:t>
            </w:r>
          </w:p>
        </w:tc>
      </w:tr>
      <w:tr w:rsidR="006813CE" w:rsidRPr="006244FB" w14:paraId="6F941F43"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7662971" w14:textId="53FD228E"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w:t>
            </w:r>
          </w:p>
        </w:tc>
        <w:tc>
          <w:tcPr>
            <w:tcW w:w="895" w:type="dxa"/>
          </w:tcPr>
          <w:p w14:paraId="35509C6F"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6.3114</w:t>
            </w:r>
          </w:p>
        </w:tc>
        <w:tc>
          <w:tcPr>
            <w:tcW w:w="990" w:type="dxa"/>
          </w:tcPr>
          <w:p w14:paraId="708E13A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1594085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6B11C1C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1.2812</w:t>
            </w:r>
          </w:p>
        </w:tc>
        <w:tc>
          <w:tcPr>
            <w:tcW w:w="1170" w:type="dxa"/>
          </w:tcPr>
          <w:p w14:paraId="2344FCD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28A57C0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07829</w:t>
            </w:r>
          </w:p>
        </w:tc>
      </w:tr>
      <w:tr w:rsidR="006813CE" w:rsidRPr="006244FB" w14:paraId="0D1D551D"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0803DCF" w14:textId="5B08D6E3"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w:t>
            </w:r>
          </w:p>
        </w:tc>
        <w:tc>
          <w:tcPr>
            <w:tcW w:w="895" w:type="dxa"/>
          </w:tcPr>
          <w:p w14:paraId="72CFFA66" w14:textId="54B320D7" w:rsidR="006813CE" w:rsidRPr="006244FB" w:rsidRDefault="006244FB"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1.683</w:t>
            </w:r>
          </w:p>
        </w:tc>
        <w:tc>
          <w:tcPr>
            <w:tcW w:w="990" w:type="dxa"/>
          </w:tcPr>
          <w:p w14:paraId="2FC610D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C80F6A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5A822E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31.340</w:t>
            </w:r>
          </w:p>
        </w:tc>
        <w:tc>
          <w:tcPr>
            <w:tcW w:w="1170" w:type="dxa"/>
          </w:tcPr>
          <w:p w14:paraId="4F4DC7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75F32D4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1C79C1DC"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3956FC4C" w14:textId="0E89C7CB"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5919C36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6.7008</w:t>
            </w:r>
          </w:p>
        </w:tc>
        <w:tc>
          <w:tcPr>
            <w:tcW w:w="990" w:type="dxa"/>
          </w:tcPr>
          <w:p w14:paraId="4C693CE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C531E0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9637</w:t>
            </w:r>
          </w:p>
        </w:tc>
        <w:tc>
          <w:tcPr>
            <w:tcW w:w="1440" w:type="dxa"/>
          </w:tcPr>
          <w:p w14:paraId="1BB3A2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569</w:t>
            </w:r>
          </w:p>
        </w:tc>
        <w:tc>
          <w:tcPr>
            <w:tcW w:w="1170" w:type="dxa"/>
          </w:tcPr>
          <w:p w14:paraId="556AE5C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00FD9CE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58390</w:t>
            </w:r>
          </w:p>
        </w:tc>
      </w:tr>
      <w:tr w:rsidR="006813CE" w:rsidRPr="006244FB" w14:paraId="4DB949C2"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060ECA47" w14:textId="77777777" w:rsidR="006813CE" w:rsidRPr="006244FB" w:rsidRDefault="006813CE"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Flowers.pot</w:t>
            </w:r>
          </w:p>
        </w:tc>
        <w:tc>
          <w:tcPr>
            <w:tcW w:w="895" w:type="dxa"/>
          </w:tcPr>
          <w:p w14:paraId="0072AB0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9.4194</w:t>
            </w:r>
          </w:p>
        </w:tc>
        <w:tc>
          <w:tcPr>
            <w:tcW w:w="990" w:type="dxa"/>
          </w:tcPr>
          <w:p w14:paraId="4A16C6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66C528E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02147</w:t>
            </w:r>
          </w:p>
        </w:tc>
        <w:tc>
          <w:tcPr>
            <w:tcW w:w="1440" w:type="dxa"/>
          </w:tcPr>
          <w:p w14:paraId="34BE1ED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5640</w:t>
            </w:r>
          </w:p>
        </w:tc>
        <w:tc>
          <w:tcPr>
            <w:tcW w:w="1170" w:type="dxa"/>
          </w:tcPr>
          <w:p w14:paraId="7CB14B6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38A5DA6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0.0326507</w:t>
            </w:r>
          </w:p>
        </w:tc>
      </w:tr>
      <w:tr w:rsidR="006813CE" w:rsidRPr="006244FB" w14:paraId="171BE3C0"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84F803A" w14:textId="2A94AC3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p>
        </w:tc>
        <w:tc>
          <w:tcPr>
            <w:tcW w:w="895" w:type="dxa"/>
          </w:tcPr>
          <w:p w14:paraId="7CF7085C"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6.9111</w:t>
            </w:r>
          </w:p>
        </w:tc>
        <w:tc>
          <w:tcPr>
            <w:tcW w:w="990" w:type="dxa"/>
          </w:tcPr>
          <w:p w14:paraId="2C08A2B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62571288"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c>
          <w:tcPr>
            <w:tcW w:w="1440" w:type="dxa"/>
          </w:tcPr>
          <w:p w14:paraId="416ED34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3.0033</w:t>
            </w:r>
          </w:p>
        </w:tc>
        <w:tc>
          <w:tcPr>
            <w:tcW w:w="1170" w:type="dxa"/>
          </w:tcPr>
          <w:p w14:paraId="53AB5B60"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6FDD47E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b/>
                <w:color w:val="000000"/>
                <w:bdr w:val="none" w:sz="0" w:space="0" w:color="auto" w:frame="1"/>
              </w:rPr>
              <w:t>&lt;0.0001</w:t>
            </w:r>
          </w:p>
        </w:tc>
      </w:tr>
      <w:tr w:rsidR="006813CE" w:rsidRPr="006244FB" w14:paraId="0FCA4F9A"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23FD0236" w14:textId="4D69E3FF"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microsite</w:t>
            </w:r>
          </w:p>
        </w:tc>
        <w:tc>
          <w:tcPr>
            <w:tcW w:w="895" w:type="dxa"/>
          </w:tcPr>
          <w:p w14:paraId="3C4A93B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6394</w:t>
            </w:r>
          </w:p>
        </w:tc>
        <w:tc>
          <w:tcPr>
            <w:tcW w:w="990" w:type="dxa"/>
          </w:tcPr>
          <w:p w14:paraId="1411422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170" w:type="dxa"/>
          </w:tcPr>
          <w:p w14:paraId="75246D65"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056426</w:t>
            </w:r>
          </w:p>
        </w:tc>
        <w:tc>
          <w:tcPr>
            <w:tcW w:w="1440" w:type="dxa"/>
          </w:tcPr>
          <w:p w14:paraId="1185AC9D"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2.3436</w:t>
            </w:r>
          </w:p>
        </w:tc>
        <w:tc>
          <w:tcPr>
            <w:tcW w:w="1170" w:type="dxa"/>
          </w:tcPr>
          <w:p w14:paraId="503BAC52"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1</w:t>
            </w:r>
          </w:p>
        </w:tc>
        <w:tc>
          <w:tcPr>
            <w:tcW w:w="1530" w:type="dxa"/>
          </w:tcPr>
          <w:p w14:paraId="1C4EA2D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258002</w:t>
            </w:r>
          </w:p>
        </w:tc>
      </w:tr>
      <w:tr w:rsidR="006813CE" w:rsidRPr="006244FB" w14:paraId="3021E579"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5F5C8895" w14:textId="19F32550" w:rsidR="006813CE" w:rsidRPr="006244FB" w:rsidRDefault="006244FB" w:rsidP="006244FB">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Rtu:microsite</w:t>
            </w:r>
          </w:p>
        </w:tc>
        <w:tc>
          <w:tcPr>
            <w:tcW w:w="895" w:type="dxa"/>
          </w:tcPr>
          <w:p w14:paraId="7BF09A76"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4996</w:t>
            </w:r>
          </w:p>
        </w:tc>
        <w:tc>
          <w:tcPr>
            <w:tcW w:w="990" w:type="dxa"/>
          </w:tcPr>
          <w:p w14:paraId="58629501"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58FB36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357984</w:t>
            </w:r>
          </w:p>
        </w:tc>
        <w:tc>
          <w:tcPr>
            <w:tcW w:w="1440" w:type="dxa"/>
          </w:tcPr>
          <w:p w14:paraId="385A755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3.8289</w:t>
            </w:r>
          </w:p>
        </w:tc>
        <w:tc>
          <w:tcPr>
            <w:tcW w:w="1170" w:type="dxa"/>
          </w:tcPr>
          <w:p w14:paraId="0154D41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2E593A64"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Fonts w:ascii="Times New Roman" w:hAnsi="Times New Roman" w:cs="Times New Roman"/>
                <w:color w:val="000000"/>
              </w:rPr>
              <w:t xml:space="preserve">0.5743031    </w:t>
            </w:r>
          </w:p>
        </w:tc>
      </w:tr>
      <w:tr w:rsidR="006813CE" w:rsidRPr="006244FB" w14:paraId="7B00ECA5" w14:textId="77777777" w:rsidTr="006244FB">
        <w:tc>
          <w:tcPr>
            <w:cnfStyle w:val="001000000000" w:firstRow="0" w:lastRow="0" w:firstColumn="1" w:lastColumn="0" w:oddVBand="0" w:evenVBand="0" w:oddHBand="0" w:evenHBand="0" w:firstRowFirstColumn="0" w:firstRowLastColumn="0" w:lastRowFirstColumn="0" w:lastRowLastColumn="0"/>
            <w:tcW w:w="2070" w:type="dxa"/>
          </w:tcPr>
          <w:p w14:paraId="4C31CD60" w14:textId="273F01F9" w:rsid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Blooming:RTU</w:t>
            </w:r>
            <w:r w:rsidR="006813CE" w:rsidRPr="006244FB">
              <w:rPr>
                <w:rStyle w:val="gnkrckgcgsb"/>
                <w:rFonts w:ascii="Times New Roman" w:hAnsi="Times New Roman" w:cs="Times New Roman"/>
                <w:color w:val="000000"/>
                <w:bdr w:val="none" w:sz="0" w:space="0" w:color="auto" w:frame="1"/>
              </w:rPr>
              <w:t>:</w:t>
            </w:r>
          </w:p>
          <w:p w14:paraId="1F6D1B74" w14:textId="32CB068D" w:rsidR="006813CE" w:rsidRPr="006244FB" w:rsidRDefault="006244FB" w:rsidP="006164D7">
            <w:pPr>
              <w:pStyle w:val="HTMLPreformatted"/>
              <w:wordWrap w:val="0"/>
              <w:spacing w:line="205" w:lineRule="atLeast"/>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microsite</w:t>
            </w:r>
          </w:p>
        </w:tc>
        <w:tc>
          <w:tcPr>
            <w:tcW w:w="895" w:type="dxa"/>
          </w:tcPr>
          <w:p w14:paraId="37C2EDB9"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7.5190</w:t>
            </w:r>
          </w:p>
        </w:tc>
        <w:tc>
          <w:tcPr>
            <w:tcW w:w="990" w:type="dxa"/>
          </w:tcPr>
          <w:p w14:paraId="4C26935B"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170" w:type="dxa"/>
          </w:tcPr>
          <w:p w14:paraId="7EEFF49A"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184812</w:t>
            </w:r>
          </w:p>
        </w:tc>
        <w:tc>
          <w:tcPr>
            <w:tcW w:w="1440" w:type="dxa"/>
          </w:tcPr>
          <w:p w14:paraId="5687C363"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4.1995</w:t>
            </w:r>
          </w:p>
        </w:tc>
        <w:tc>
          <w:tcPr>
            <w:tcW w:w="1170" w:type="dxa"/>
          </w:tcPr>
          <w:p w14:paraId="315F8827"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5</w:t>
            </w:r>
          </w:p>
        </w:tc>
        <w:tc>
          <w:tcPr>
            <w:tcW w:w="1530" w:type="dxa"/>
          </w:tcPr>
          <w:p w14:paraId="38F71C2E" w14:textId="77777777" w:rsidR="006813CE" w:rsidRPr="006244F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244FB">
              <w:rPr>
                <w:rStyle w:val="gnkrckgcgsb"/>
                <w:rFonts w:ascii="Times New Roman" w:hAnsi="Times New Roman" w:cs="Times New Roman"/>
                <w:color w:val="000000"/>
                <w:bdr w:val="none" w:sz="0" w:space="0" w:color="auto" w:frame="1"/>
              </w:rPr>
              <w:t>0.5210663</w:t>
            </w:r>
          </w:p>
        </w:tc>
      </w:tr>
    </w:tbl>
    <w:p w14:paraId="6D837145" w14:textId="77777777" w:rsidR="006813CE" w:rsidRPr="006244FB"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bdr w:val="none" w:sz="0" w:space="0" w:color="auto" w:frame="1"/>
        </w:rPr>
      </w:pPr>
    </w:p>
    <w:p w14:paraId="669D63AB" w14:textId="49E12E67" w:rsidR="006813CE" w:rsidRDefault="006813CE" w:rsidP="006813CE"/>
    <w:p w14:paraId="3F78D5FE" w14:textId="086B6DFD" w:rsidR="0022581F" w:rsidRDefault="008A0557" w:rsidP="006813CE">
      <w:r>
        <w:t xml:space="preserve">Table </w:t>
      </w:r>
      <w:r w:rsidR="0040242B">
        <w:t>B5:</w:t>
      </w:r>
      <w:r>
        <w:t xml:space="preserve"> GLMM</w:t>
      </w:r>
      <w:r w:rsidR="004D4C67">
        <w:t xml:space="preserve"> models for proportions of flowers visited</w:t>
      </w:r>
      <w:r>
        <w:t xml:space="preserve"> </w:t>
      </w:r>
      <w:r w:rsidR="0040242B">
        <w:t>including Blooming * RTU interaction to test for differences in RTU response to blooming stage</w:t>
      </w:r>
    </w:p>
    <w:tbl>
      <w:tblPr>
        <w:tblStyle w:val="PlainTable21"/>
        <w:tblW w:w="0" w:type="auto"/>
        <w:tblLook w:val="06A0" w:firstRow="1" w:lastRow="0" w:firstColumn="1" w:lastColumn="0" w:noHBand="1" w:noVBand="1"/>
      </w:tblPr>
      <w:tblGrid>
        <w:gridCol w:w="1870"/>
        <w:gridCol w:w="1870"/>
        <w:gridCol w:w="1870"/>
        <w:gridCol w:w="1870"/>
        <w:gridCol w:w="1870"/>
      </w:tblGrid>
      <w:tr w:rsidR="00CA252C" w14:paraId="3FC89C5F" w14:textId="77777777" w:rsidTr="008A055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9569FE7" w14:textId="77777777" w:rsidR="00CA252C" w:rsidRDefault="00CA252C" w:rsidP="008A0557">
            <w:pPr>
              <w:jc w:val="center"/>
            </w:pPr>
          </w:p>
        </w:tc>
        <w:tc>
          <w:tcPr>
            <w:tcW w:w="1870" w:type="dxa"/>
          </w:tcPr>
          <w:p w14:paraId="7B413356" w14:textId="679B82C9"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Estimate</w:t>
            </w:r>
          </w:p>
        </w:tc>
        <w:tc>
          <w:tcPr>
            <w:tcW w:w="1870" w:type="dxa"/>
          </w:tcPr>
          <w:p w14:paraId="0F5B7157" w14:textId="36B679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4217DD43" w14:textId="3546AD4C"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28903832" w14:textId="099AE802" w:rsidR="00CA252C" w:rsidRDefault="00CA252C" w:rsidP="008A0557">
            <w:pPr>
              <w:jc w:val="center"/>
              <w:cnfStyle w:val="100000000000" w:firstRow="1" w:lastRow="0" w:firstColumn="0" w:lastColumn="0" w:oddVBand="0" w:evenVBand="0" w:oddHBand="0" w:evenHBand="0" w:firstRowFirstColumn="0" w:firstRowLastColumn="0" w:lastRowFirstColumn="0" w:lastRowLastColumn="0"/>
            </w:pPr>
            <w:r>
              <w:t>P</w:t>
            </w:r>
          </w:p>
        </w:tc>
      </w:tr>
      <w:tr w:rsidR="00CA252C" w14:paraId="3AB55FE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E23C9EC" w14:textId="7941B172" w:rsidR="00CA252C" w:rsidRPr="008A0557" w:rsidRDefault="00CA252C" w:rsidP="008A0557">
            <w:pPr>
              <w:jc w:val="center"/>
              <w:rPr>
                <w:sz w:val="20"/>
                <w:szCs w:val="20"/>
              </w:rPr>
            </w:pPr>
            <w:r w:rsidRPr="008A0557">
              <w:rPr>
                <w:sz w:val="20"/>
                <w:szCs w:val="20"/>
              </w:rPr>
              <w:t>Blooming</w:t>
            </w:r>
          </w:p>
        </w:tc>
        <w:tc>
          <w:tcPr>
            <w:tcW w:w="1870" w:type="dxa"/>
          </w:tcPr>
          <w:p w14:paraId="0E061B4F" w14:textId="69D3177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6064</w:t>
            </w:r>
          </w:p>
        </w:tc>
        <w:tc>
          <w:tcPr>
            <w:tcW w:w="1870" w:type="dxa"/>
          </w:tcPr>
          <w:p w14:paraId="1B525E7F" w14:textId="6238060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40156</w:t>
            </w:r>
          </w:p>
        </w:tc>
        <w:tc>
          <w:tcPr>
            <w:tcW w:w="1870" w:type="dxa"/>
          </w:tcPr>
          <w:p w14:paraId="41FFFBD6" w14:textId="1A4BED3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8</w:t>
            </w:r>
          </w:p>
        </w:tc>
        <w:tc>
          <w:tcPr>
            <w:tcW w:w="1870" w:type="dxa"/>
          </w:tcPr>
          <w:p w14:paraId="146D2872" w14:textId="6DD768E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0761</w:t>
            </w:r>
          </w:p>
        </w:tc>
      </w:tr>
      <w:tr w:rsidR="00CA252C" w14:paraId="17EB4D6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B2BF2A2" w14:textId="41BB6BA1" w:rsidR="00CA252C" w:rsidRPr="008A0557" w:rsidRDefault="00CA252C" w:rsidP="008A0557">
            <w:pPr>
              <w:jc w:val="center"/>
              <w:rPr>
                <w:sz w:val="20"/>
                <w:szCs w:val="20"/>
              </w:rPr>
            </w:pPr>
            <w:r w:rsidRPr="008A0557">
              <w:rPr>
                <w:sz w:val="20"/>
                <w:szCs w:val="20"/>
              </w:rPr>
              <w:t>RTU.Bombylid</w:t>
            </w:r>
          </w:p>
        </w:tc>
        <w:tc>
          <w:tcPr>
            <w:tcW w:w="1870" w:type="dxa"/>
          </w:tcPr>
          <w:p w14:paraId="40081E06" w14:textId="7BE0930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7470</w:t>
            </w:r>
          </w:p>
        </w:tc>
        <w:tc>
          <w:tcPr>
            <w:tcW w:w="1870" w:type="dxa"/>
          </w:tcPr>
          <w:p w14:paraId="1274989C" w14:textId="7174579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12323</w:t>
            </w:r>
          </w:p>
        </w:tc>
        <w:tc>
          <w:tcPr>
            <w:tcW w:w="1870" w:type="dxa"/>
          </w:tcPr>
          <w:p w14:paraId="1E0F56A4" w14:textId="1752228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203</w:t>
            </w:r>
          </w:p>
        </w:tc>
        <w:tc>
          <w:tcPr>
            <w:tcW w:w="1870" w:type="dxa"/>
          </w:tcPr>
          <w:p w14:paraId="4D7B8D5F" w14:textId="1084D60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2758</w:t>
            </w:r>
          </w:p>
        </w:tc>
      </w:tr>
      <w:tr w:rsidR="00CA252C" w14:paraId="23F043E4"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90544BB" w14:textId="19981A77" w:rsidR="00CA252C" w:rsidRPr="008A0557" w:rsidRDefault="00CA252C" w:rsidP="008A0557">
            <w:pPr>
              <w:jc w:val="center"/>
              <w:rPr>
                <w:sz w:val="20"/>
                <w:szCs w:val="20"/>
              </w:rPr>
            </w:pPr>
            <w:r w:rsidRPr="008A0557">
              <w:rPr>
                <w:sz w:val="20"/>
                <w:szCs w:val="20"/>
              </w:rPr>
              <w:t>RTU.Honeybee</w:t>
            </w:r>
          </w:p>
        </w:tc>
        <w:tc>
          <w:tcPr>
            <w:tcW w:w="1870" w:type="dxa"/>
          </w:tcPr>
          <w:p w14:paraId="1A2A8B62" w14:textId="4503CF6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86243</w:t>
            </w:r>
          </w:p>
        </w:tc>
        <w:tc>
          <w:tcPr>
            <w:tcW w:w="1870" w:type="dxa"/>
          </w:tcPr>
          <w:p w14:paraId="6D31F315" w14:textId="3E37FF3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0711</w:t>
            </w:r>
          </w:p>
        </w:tc>
        <w:tc>
          <w:tcPr>
            <w:tcW w:w="1870" w:type="dxa"/>
          </w:tcPr>
          <w:p w14:paraId="30476D95" w14:textId="0546397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774</w:t>
            </w:r>
          </w:p>
        </w:tc>
        <w:tc>
          <w:tcPr>
            <w:tcW w:w="1870" w:type="dxa"/>
          </w:tcPr>
          <w:p w14:paraId="3F43B7D5" w14:textId="72187B2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43910</w:t>
            </w:r>
          </w:p>
        </w:tc>
      </w:tr>
      <w:tr w:rsidR="00CA252C" w14:paraId="6E87954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53694FAE" w14:textId="5A20A004" w:rsidR="00CA252C" w:rsidRPr="008A0557" w:rsidRDefault="00CA252C" w:rsidP="008A0557">
            <w:pPr>
              <w:jc w:val="center"/>
              <w:rPr>
                <w:sz w:val="20"/>
                <w:szCs w:val="20"/>
              </w:rPr>
            </w:pPr>
            <w:r w:rsidRPr="008A0557">
              <w:rPr>
                <w:sz w:val="20"/>
                <w:szCs w:val="20"/>
              </w:rPr>
              <w:t>RTU.Lep</w:t>
            </w:r>
          </w:p>
        </w:tc>
        <w:tc>
          <w:tcPr>
            <w:tcW w:w="1870" w:type="dxa"/>
          </w:tcPr>
          <w:p w14:paraId="0A22957D" w14:textId="303A567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29590</w:t>
            </w:r>
          </w:p>
        </w:tc>
        <w:tc>
          <w:tcPr>
            <w:tcW w:w="1870" w:type="dxa"/>
          </w:tcPr>
          <w:p w14:paraId="6BCD96A1" w14:textId="491433C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62264</w:t>
            </w:r>
          </w:p>
        </w:tc>
        <w:tc>
          <w:tcPr>
            <w:tcW w:w="1870" w:type="dxa"/>
          </w:tcPr>
          <w:p w14:paraId="49187D7F" w14:textId="2714232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257</w:t>
            </w:r>
          </w:p>
        </w:tc>
        <w:tc>
          <w:tcPr>
            <w:tcW w:w="1870" w:type="dxa"/>
          </w:tcPr>
          <w:p w14:paraId="4B935743" w14:textId="4A9472C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886</w:t>
            </w:r>
          </w:p>
        </w:tc>
      </w:tr>
      <w:tr w:rsidR="00CA252C" w14:paraId="24D418AC"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276D33B" w14:textId="23060131" w:rsidR="00CA252C" w:rsidRPr="008A0557" w:rsidRDefault="00CA252C" w:rsidP="008A0557">
            <w:pPr>
              <w:jc w:val="center"/>
              <w:rPr>
                <w:sz w:val="20"/>
                <w:szCs w:val="20"/>
              </w:rPr>
            </w:pPr>
            <w:r w:rsidRPr="008A0557">
              <w:rPr>
                <w:sz w:val="20"/>
                <w:szCs w:val="20"/>
              </w:rPr>
              <w:t>RTU.Other</w:t>
            </w:r>
          </w:p>
        </w:tc>
        <w:tc>
          <w:tcPr>
            <w:tcW w:w="1870" w:type="dxa"/>
          </w:tcPr>
          <w:p w14:paraId="039263D1" w14:textId="3C04AC5D"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300436</w:t>
            </w:r>
          </w:p>
        </w:tc>
        <w:tc>
          <w:tcPr>
            <w:tcW w:w="1870" w:type="dxa"/>
          </w:tcPr>
          <w:p w14:paraId="220BF330" w14:textId="1A5544B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95633</w:t>
            </w:r>
          </w:p>
        </w:tc>
        <w:tc>
          <w:tcPr>
            <w:tcW w:w="1870" w:type="dxa"/>
          </w:tcPr>
          <w:p w14:paraId="3F7D3CFF" w14:textId="543A5E5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3.142</w:t>
            </w:r>
          </w:p>
        </w:tc>
        <w:tc>
          <w:tcPr>
            <w:tcW w:w="1870" w:type="dxa"/>
          </w:tcPr>
          <w:p w14:paraId="4299E432" w14:textId="687F7695"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0168</w:t>
            </w:r>
          </w:p>
        </w:tc>
      </w:tr>
      <w:tr w:rsidR="00CA252C" w14:paraId="4933CCC5"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77C35566" w14:textId="2788095F" w:rsidR="00CA252C" w:rsidRPr="008A0557" w:rsidRDefault="00CA252C" w:rsidP="008A0557">
            <w:pPr>
              <w:jc w:val="center"/>
              <w:rPr>
                <w:sz w:val="20"/>
                <w:szCs w:val="20"/>
              </w:rPr>
            </w:pPr>
            <w:r w:rsidRPr="008A0557">
              <w:rPr>
                <w:sz w:val="20"/>
                <w:szCs w:val="20"/>
              </w:rPr>
              <w:t>RTU.Syrphid</w:t>
            </w:r>
          </w:p>
        </w:tc>
        <w:tc>
          <w:tcPr>
            <w:tcW w:w="1870" w:type="dxa"/>
          </w:tcPr>
          <w:p w14:paraId="1BB01EDF" w14:textId="5E4260C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3276</w:t>
            </w:r>
          </w:p>
        </w:tc>
        <w:tc>
          <w:tcPr>
            <w:tcW w:w="1870" w:type="dxa"/>
          </w:tcPr>
          <w:p w14:paraId="4E9D0B61" w14:textId="3388D54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85192</w:t>
            </w:r>
          </w:p>
        </w:tc>
        <w:tc>
          <w:tcPr>
            <w:tcW w:w="1870" w:type="dxa"/>
          </w:tcPr>
          <w:p w14:paraId="79CA752E" w14:textId="236B6DE6"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2.034</w:t>
            </w:r>
          </w:p>
        </w:tc>
        <w:tc>
          <w:tcPr>
            <w:tcW w:w="1870" w:type="dxa"/>
          </w:tcPr>
          <w:p w14:paraId="66FE69F5" w14:textId="1EB43F3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4196</w:t>
            </w:r>
          </w:p>
        </w:tc>
      </w:tr>
      <w:tr w:rsidR="00CA252C" w14:paraId="0DA4F99B"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3438991" w14:textId="460E9D0D" w:rsidR="00CA252C" w:rsidRPr="008A0557" w:rsidRDefault="00CA252C" w:rsidP="008A0557">
            <w:pPr>
              <w:jc w:val="center"/>
              <w:rPr>
                <w:sz w:val="20"/>
                <w:szCs w:val="20"/>
              </w:rPr>
            </w:pPr>
            <w:r w:rsidRPr="008A0557">
              <w:rPr>
                <w:sz w:val="20"/>
                <w:szCs w:val="20"/>
              </w:rPr>
              <w:t>Blooming * RTU.Bombylid</w:t>
            </w:r>
          </w:p>
        </w:tc>
        <w:tc>
          <w:tcPr>
            <w:tcW w:w="1870" w:type="dxa"/>
          </w:tcPr>
          <w:p w14:paraId="31015E03" w14:textId="6B63C740"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02234</w:t>
            </w:r>
          </w:p>
        </w:tc>
        <w:tc>
          <w:tcPr>
            <w:tcW w:w="1870" w:type="dxa"/>
          </w:tcPr>
          <w:p w14:paraId="1C8066DE" w14:textId="6DDFD304"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74650</w:t>
            </w:r>
          </w:p>
        </w:tc>
        <w:tc>
          <w:tcPr>
            <w:tcW w:w="1870" w:type="dxa"/>
          </w:tcPr>
          <w:p w14:paraId="04F71AF5" w14:textId="3EAF2887"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1.158</w:t>
            </w:r>
          </w:p>
        </w:tc>
        <w:tc>
          <w:tcPr>
            <w:tcW w:w="1870" w:type="dxa"/>
          </w:tcPr>
          <w:p w14:paraId="16D1E759" w14:textId="60B2A86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4689</w:t>
            </w:r>
          </w:p>
        </w:tc>
      </w:tr>
      <w:tr w:rsidR="00CA252C" w14:paraId="70922A58"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0D087299" w14:textId="7EFA8815" w:rsidR="00CA252C" w:rsidRPr="008A0557" w:rsidRDefault="00CA252C" w:rsidP="008A0557">
            <w:pPr>
              <w:jc w:val="center"/>
              <w:rPr>
                <w:sz w:val="20"/>
                <w:szCs w:val="20"/>
              </w:rPr>
            </w:pPr>
            <w:r w:rsidRPr="008A0557">
              <w:rPr>
                <w:sz w:val="20"/>
                <w:szCs w:val="20"/>
              </w:rPr>
              <w:t>Blooming* RTU.Lep</w:t>
            </w:r>
          </w:p>
        </w:tc>
        <w:tc>
          <w:tcPr>
            <w:tcW w:w="1870" w:type="dxa"/>
          </w:tcPr>
          <w:p w14:paraId="18210F68" w14:textId="40F407DC"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69411</w:t>
            </w:r>
          </w:p>
        </w:tc>
        <w:tc>
          <w:tcPr>
            <w:tcW w:w="1870" w:type="dxa"/>
          </w:tcPr>
          <w:p w14:paraId="4758C89F" w14:textId="6CDE477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97303</w:t>
            </w:r>
          </w:p>
        </w:tc>
        <w:tc>
          <w:tcPr>
            <w:tcW w:w="1870" w:type="dxa"/>
          </w:tcPr>
          <w:p w14:paraId="34154C50" w14:textId="26691B3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33</w:t>
            </w:r>
          </w:p>
        </w:tc>
        <w:tc>
          <w:tcPr>
            <w:tcW w:w="1870" w:type="dxa"/>
          </w:tcPr>
          <w:p w14:paraId="301D56A8" w14:textId="2946E02F"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1540</w:t>
            </w:r>
          </w:p>
        </w:tc>
      </w:tr>
      <w:tr w:rsidR="00CA252C" w14:paraId="27C9EF00"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326F5E77" w14:textId="7BE3FA34" w:rsidR="00CA252C" w:rsidRPr="008A0557" w:rsidRDefault="00CA252C" w:rsidP="008A0557">
            <w:pPr>
              <w:jc w:val="center"/>
              <w:rPr>
                <w:sz w:val="20"/>
                <w:szCs w:val="20"/>
              </w:rPr>
            </w:pPr>
            <w:r w:rsidRPr="008A0557">
              <w:rPr>
                <w:sz w:val="20"/>
                <w:szCs w:val="20"/>
              </w:rPr>
              <w:t>Blooming * RTU.Other</w:t>
            </w:r>
          </w:p>
        </w:tc>
        <w:tc>
          <w:tcPr>
            <w:tcW w:w="1870" w:type="dxa"/>
          </w:tcPr>
          <w:p w14:paraId="7587D5AA" w14:textId="1F132991"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033465</w:t>
            </w:r>
          </w:p>
        </w:tc>
        <w:tc>
          <w:tcPr>
            <w:tcW w:w="1870" w:type="dxa"/>
          </w:tcPr>
          <w:p w14:paraId="771CE42C" w14:textId="3D2E65E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153065</w:t>
            </w:r>
          </w:p>
        </w:tc>
        <w:tc>
          <w:tcPr>
            <w:tcW w:w="1870" w:type="dxa"/>
          </w:tcPr>
          <w:p w14:paraId="2A6A7149" w14:textId="38077082"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219</w:t>
            </w:r>
          </w:p>
        </w:tc>
        <w:tc>
          <w:tcPr>
            <w:tcW w:w="1870" w:type="dxa"/>
          </w:tcPr>
          <w:p w14:paraId="5088B664" w14:textId="10740A2A"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sz w:val="20"/>
                <w:szCs w:val="20"/>
              </w:rPr>
            </w:pPr>
            <w:r w:rsidRPr="008A0557">
              <w:rPr>
                <w:rStyle w:val="gnkrckgcgsb"/>
                <w:color w:val="000000"/>
                <w:sz w:val="20"/>
                <w:szCs w:val="20"/>
                <w:bdr w:val="none" w:sz="0" w:space="0" w:color="auto" w:frame="1"/>
              </w:rPr>
              <w:t>0.82693</w:t>
            </w:r>
          </w:p>
        </w:tc>
      </w:tr>
      <w:tr w:rsidR="00CA252C" w14:paraId="301CF0D7" w14:textId="77777777" w:rsidTr="008A0557">
        <w:tc>
          <w:tcPr>
            <w:cnfStyle w:val="001000000000" w:firstRow="0" w:lastRow="0" w:firstColumn="1" w:lastColumn="0" w:oddVBand="0" w:evenVBand="0" w:oddHBand="0" w:evenHBand="0" w:firstRowFirstColumn="0" w:firstRowLastColumn="0" w:lastRowFirstColumn="0" w:lastRowLastColumn="0"/>
            <w:tcW w:w="1870" w:type="dxa"/>
          </w:tcPr>
          <w:p w14:paraId="6EF8DEF1" w14:textId="76C9EC3A" w:rsidR="00CA252C" w:rsidRPr="008A0557" w:rsidRDefault="00CA252C" w:rsidP="008A0557">
            <w:pPr>
              <w:jc w:val="center"/>
              <w:rPr>
                <w:sz w:val="20"/>
                <w:szCs w:val="20"/>
              </w:rPr>
            </w:pPr>
            <w:r w:rsidRPr="008A0557">
              <w:rPr>
                <w:sz w:val="20"/>
                <w:szCs w:val="20"/>
              </w:rPr>
              <w:t>Blooming * Syrphid</w:t>
            </w:r>
          </w:p>
        </w:tc>
        <w:tc>
          <w:tcPr>
            <w:tcW w:w="1870" w:type="dxa"/>
          </w:tcPr>
          <w:p w14:paraId="5C8DAF85" w14:textId="4EB6A60E"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06737</w:t>
            </w:r>
          </w:p>
        </w:tc>
        <w:tc>
          <w:tcPr>
            <w:tcW w:w="1870" w:type="dxa"/>
          </w:tcPr>
          <w:p w14:paraId="429377C7" w14:textId="500D34C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171338</w:t>
            </w:r>
          </w:p>
        </w:tc>
        <w:tc>
          <w:tcPr>
            <w:tcW w:w="1870" w:type="dxa"/>
          </w:tcPr>
          <w:p w14:paraId="2E66EDCD" w14:textId="25AEEAB9"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039</w:t>
            </w:r>
          </w:p>
        </w:tc>
        <w:tc>
          <w:tcPr>
            <w:tcW w:w="1870" w:type="dxa"/>
          </w:tcPr>
          <w:p w14:paraId="3DBDA984" w14:textId="426F7DAB" w:rsidR="00CA252C" w:rsidRPr="008A0557" w:rsidRDefault="00CA252C" w:rsidP="008A0557">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8A0557">
              <w:rPr>
                <w:rStyle w:val="gnkrckgcgsb"/>
                <w:color w:val="000000"/>
                <w:sz w:val="20"/>
                <w:szCs w:val="20"/>
                <w:bdr w:val="none" w:sz="0" w:space="0" w:color="auto" w:frame="1"/>
              </w:rPr>
              <w:t>0.96863</w:t>
            </w:r>
          </w:p>
        </w:tc>
      </w:tr>
    </w:tbl>
    <w:p w14:paraId="7E44AD8B" w14:textId="3D758903" w:rsidR="0022581F" w:rsidRDefault="0022581F" w:rsidP="006813CE"/>
    <w:p w14:paraId="611602CB" w14:textId="24760342" w:rsidR="0040242B" w:rsidRDefault="0040242B" w:rsidP="006813CE"/>
    <w:p w14:paraId="5E67C8D3" w14:textId="4E903C4A" w:rsidR="0040242B" w:rsidRDefault="0040242B" w:rsidP="006813CE"/>
    <w:p w14:paraId="0E65C378" w14:textId="71088B3D" w:rsidR="0040242B" w:rsidRDefault="0040242B" w:rsidP="006813CE"/>
    <w:p w14:paraId="6FD28949" w14:textId="7AE9A589" w:rsidR="0040242B" w:rsidRDefault="0040242B" w:rsidP="006813CE"/>
    <w:p w14:paraId="708067E3" w14:textId="373B764A" w:rsidR="0040242B" w:rsidRDefault="0040242B" w:rsidP="006813CE"/>
    <w:p w14:paraId="7F35BDA2" w14:textId="77777777" w:rsidR="006244FB" w:rsidRDefault="006244FB" w:rsidP="006813CE"/>
    <w:p w14:paraId="5D1EF367" w14:textId="6B2362EE" w:rsidR="0040242B" w:rsidRDefault="0040242B" w:rsidP="006813CE"/>
    <w:p w14:paraId="0D68669A" w14:textId="7B1AA507" w:rsidR="008A0557" w:rsidRDefault="008A0557" w:rsidP="006813CE">
      <w:r>
        <w:lastRenderedPageBreak/>
        <w:t xml:space="preserve">Table B6: </w:t>
      </w:r>
      <w:r w:rsidR="0040242B">
        <w:t>GLMM models for proportions of flowers visited including Microsite * RTU interaction to test for differences in RTU response to microsite</w:t>
      </w:r>
    </w:p>
    <w:tbl>
      <w:tblPr>
        <w:tblStyle w:val="PlainTable21"/>
        <w:tblW w:w="0" w:type="auto"/>
        <w:tblLook w:val="06A0" w:firstRow="1" w:lastRow="0" w:firstColumn="1" w:lastColumn="0" w:noHBand="1" w:noVBand="1"/>
      </w:tblPr>
      <w:tblGrid>
        <w:gridCol w:w="2785"/>
        <w:gridCol w:w="1530"/>
        <w:gridCol w:w="1295"/>
        <w:gridCol w:w="1870"/>
        <w:gridCol w:w="1870"/>
      </w:tblGrid>
      <w:tr w:rsidR="007E309C" w14:paraId="59CC31E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14:paraId="1B9C3339" w14:textId="77777777" w:rsidR="007E309C" w:rsidRDefault="007E309C" w:rsidP="001A2EB7"/>
        </w:tc>
        <w:tc>
          <w:tcPr>
            <w:tcW w:w="1530" w:type="dxa"/>
          </w:tcPr>
          <w:p w14:paraId="5265E3F8"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Estimate</w:t>
            </w:r>
          </w:p>
        </w:tc>
        <w:tc>
          <w:tcPr>
            <w:tcW w:w="1295" w:type="dxa"/>
          </w:tcPr>
          <w:p w14:paraId="29E77C9F"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Std Error</w:t>
            </w:r>
          </w:p>
        </w:tc>
        <w:tc>
          <w:tcPr>
            <w:tcW w:w="1870" w:type="dxa"/>
          </w:tcPr>
          <w:p w14:paraId="30A4A18D"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Z</w:t>
            </w:r>
          </w:p>
        </w:tc>
        <w:tc>
          <w:tcPr>
            <w:tcW w:w="1870" w:type="dxa"/>
          </w:tcPr>
          <w:p w14:paraId="36D66422" w14:textId="77777777" w:rsidR="007E309C" w:rsidRDefault="007E309C" w:rsidP="001A2EB7">
            <w:pPr>
              <w:cnfStyle w:val="100000000000" w:firstRow="1" w:lastRow="0" w:firstColumn="0" w:lastColumn="0" w:oddVBand="0" w:evenVBand="0" w:oddHBand="0" w:evenHBand="0" w:firstRowFirstColumn="0" w:firstRowLastColumn="0" w:lastRowFirstColumn="0" w:lastRowLastColumn="0"/>
            </w:pPr>
            <w:r>
              <w:t>P</w:t>
            </w:r>
          </w:p>
        </w:tc>
      </w:tr>
      <w:tr w:rsidR="007E309C" w14:paraId="224B492D"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9A29A86" w14:textId="25DB5781" w:rsidR="007E309C" w:rsidRPr="0040242B" w:rsidRDefault="007E309C" w:rsidP="0040242B">
            <w:pPr>
              <w:jc w:val="center"/>
              <w:rPr>
                <w:sz w:val="20"/>
                <w:szCs w:val="20"/>
              </w:rPr>
            </w:pPr>
            <w:r w:rsidRPr="0040242B">
              <w:rPr>
                <w:sz w:val="20"/>
                <w:szCs w:val="20"/>
              </w:rPr>
              <w:t>Microsite</w:t>
            </w:r>
          </w:p>
        </w:tc>
        <w:tc>
          <w:tcPr>
            <w:tcW w:w="1530" w:type="dxa"/>
          </w:tcPr>
          <w:p w14:paraId="3E0EBDFA" w14:textId="13A2E9B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956</w:t>
            </w:r>
          </w:p>
        </w:tc>
        <w:tc>
          <w:tcPr>
            <w:tcW w:w="1295" w:type="dxa"/>
          </w:tcPr>
          <w:p w14:paraId="569AFB9B" w14:textId="6BED1B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99</w:t>
            </w:r>
          </w:p>
        </w:tc>
        <w:tc>
          <w:tcPr>
            <w:tcW w:w="1870" w:type="dxa"/>
          </w:tcPr>
          <w:p w14:paraId="12B356B5" w14:textId="023667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973</w:t>
            </w:r>
          </w:p>
        </w:tc>
        <w:tc>
          <w:tcPr>
            <w:tcW w:w="1870" w:type="dxa"/>
          </w:tcPr>
          <w:p w14:paraId="051218BA" w14:textId="3C18BC67"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4852</w:t>
            </w:r>
          </w:p>
        </w:tc>
      </w:tr>
      <w:tr w:rsidR="007E309C" w14:paraId="3A62184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D430044" w14:textId="77777777" w:rsidR="007E309C" w:rsidRPr="0040242B" w:rsidRDefault="007E309C" w:rsidP="0040242B">
            <w:pPr>
              <w:jc w:val="center"/>
              <w:rPr>
                <w:sz w:val="20"/>
                <w:szCs w:val="20"/>
              </w:rPr>
            </w:pPr>
            <w:r w:rsidRPr="0040242B">
              <w:rPr>
                <w:sz w:val="20"/>
                <w:szCs w:val="20"/>
              </w:rPr>
              <w:t>RTU.Bombylid</w:t>
            </w:r>
          </w:p>
        </w:tc>
        <w:tc>
          <w:tcPr>
            <w:tcW w:w="1530" w:type="dxa"/>
          </w:tcPr>
          <w:p w14:paraId="4E6DFE07" w14:textId="7C3EC07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373</w:t>
            </w:r>
          </w:p>
        </w:tc>
        <w:tc>
          <w:tcPr>
            <w:tcW w:w="1295" w:type="dxa"/>
          </w:tcPr>
          <w:p w14:paraId="6CB73DC3" w14:textId="0E6BC59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226</w:t>
            </w:r>
          </w:p>
        </w:tc>
        <w:tc>
          <w:tcPr>
            <w:tcW w:w="1870" w:type="dxa"/>
          </w:tcPr>
          <w:p w14:paraId="4CC95F45" w14:textId="57873F2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752</w:t>
            </w:r>
          </w:p>
        </w:tc>
        <w:tc>
          <w:tcPr>
            <w:tcW w:w="1870" w:type="dxa"/>
          </w:tcPr>
          <w:p w14:paraId="6458B69A" w14:textId="2587CB7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592</w:t>
            </w:r>
          </w:p>
        </w:tc>
      </w:tr>
      <w:tr w:rsidR="007E309C" w14:paraId="1EEFD8A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04AFA18" w14:textId="77777777" w:rsidR="007E309C" w:rsidRPr="0040242B" w:rsidRDefault="007E309C" w:rsidP="0040242B">
            <w:pPr>
              <w:jc w:val="center"/>
              <w:rPr>
                <w:sz w:val="20"/>
                <w:szCs w:val="20"/>
              </w:rPr>
            </w:pPr>
            <w:r w:rsidRPr="0040242B">
              <w:rPr>
                <w:sz w:val="20"/>
                <w:szCs w:val="20"/>
              </w:rPr>
              <w:t>RTU.Honeybee</w:t>
            </w:r>
          </w:p>
        </w:tc>
        <w:tc>
          <w:tcPr>
            <w:tcW w:w="1530" w:type="dxa"/>
          </w:tcPr>
          <w:p w14:paraId="3769466F" w14:textId="7A8E1E6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531</w:t>
            </w:r>
          </w:p>
        </w:tc>
        <w:tc>
          <w:tcPr>
            <w:tcW w:w="1295" w:type="dxa"/>
          </w:tcPr>
          <w:p w14:paraId="5CBFD063" w14:textId="3930EC1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415</w:t>
            </w:r>
          </w:p>
        </w:tc>
        <w:tc>
          <w:tcPr>
            <w:tcW w:w="1870" w:type="dxa"/>
          </w:tcPr>
          <w:p w14:paraId="45AA4B6B" w14:textId="24DF3C9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462</w:t>
            </w:r>
          </w:p>
        </w:tc>
        <w:tc>
          <w:tcPr>
            <w:tcW w:w="1870" w:type="dxa"/>
          </w:tcPr>
          <w:p w14:paraId="311C1F77" w14:textId="2324A388"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375</w:t>
            </w:r>
          </w:p>
        </w:tc>
      </w:tr>
      <w:tr w:rsidR="007E309C" w14:paraId="4B68780C"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257FA0D" w14:textId="77777777" w:rsidR="007E309C" w:rsidRPr="0040242B" w:rsidRDefault="007E309C" w:rsidP="0040242B">
            <w:pPr>
              <w:jc w:val="center"/>
              <w:rPr>
                <w:sz w:val="20"/>
                <w:szCs w:val="20"/>
              </w:rPr>
            </w:pPr>
            <w:r w:rsidRPr="0040242B">
              <w:rPr>
                <w:sz w:val="20"/>
                <w:szCs w:val="20"/>
              </w:rPr>
              <w:t>RTU.Lep</w:t>
            </w:r>
          </w:p>
        </w:tc>
        <w:tc>
          <w:tcPr>
            <w:tcW w:w="1530" w:type="dxa"/>
          </w:tcPr>
          <w:p w14:paraId="3420AE13" w14:textId="4FA26C1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4</w:t>
            </w:r>
          </w:p>
        </w:tc>
        <w:tc>
          <w:tcPr>
            <w:tcW w:w="1295" w:type="dxa"/>
          </w:tcPr>
          <w:p w14:paraId="64C2D15D" w14:textId="2519F72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72</w:t>
            </w:r>
          </w:p>
        </w:tc>
        <w:tc>
          <w:tcPr>
            <w:tcW w:w="1870" w:type="dxa"/>
          </w:tcPr>
          <w:p w14:paraId="20E6BB0C" w14:textId="702BD84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215</w:t>
            </w:r>
          </w:p>
        </w:tc>
        <w:tc>
          <w:tcPr>
            <w:tcW w:w="1870" w:type="dxa"/>
          </w:tcPr>
          <w:p w14:paraId="4EA2822B" w14:textId="316EA93D"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31</w:t>
            </w:r>
          </w:p>
        </w:tc>
      </w:tr>
      <w:tr w:rsidR="007E309C" w14:paraId="02B4918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01D248B1" w14:textId="77777777" w:rsidR="007E309C" w:rsidRPr="0040242B" w:rsidRDefault="007E309C" w:rsidP="0040242B">
            <w:pPr>
              <w:jc w:val="center"/>
              <w:rPr>
                <w:sz w:val="20"/>
                <w:szCs w:val="20"/>
              </w:rPr>
            </w:pPr>
            <w:r w:rsidRPr="0040242B">
              <w:rPr>
                <w:sz w:val="20"/>
                <w:szCs w:val="20"/>
              </w:rPr>
              <w:t>RTU.Other</w:t>
            </w:r>
          </w:p>
        </w:tc>
        <w:tc>
          <w:tcPr>
            <w:tcW w:w="1530" w:type="dxa"/>
          </w:tcPr>
          <w:p w14:paraId="7B3B6A17" w14:textId="5D15FE3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4738</w:t>
            </w:r>
          </w:p>
        </w:tc>
        <w:tc>
          <w:tcPr>
            <w:tcW w:w="1295" w:type="dxa"/>
          </w:tcPr>
          <w:p w14:paraId="3161F29D" w14:textId="2FC5F106"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117</w:t>
            </w:r>
          </w:p>
        </w:tc>
        <w:tc>
          <w:tcPr>
            <w:tcW w:w="1870" w:type="dxa"/>
          </w:tcPr>
          <w:p w14:paraId="15A53DFD" w14:textId="57BC4EBE"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4.243</w:t>
            </w:r>
          </w:p>
        </w:tc>
        <w:tc>
          <w:tcPr>
            <w:tcW w:w="1870" w:type="dxa"/>
          </w:tcPr>
          <w:p w14:paraId="7F47DB4A" w14:textId="0AC44589"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2.2e-05</w:t>
            </w:r>
          </w:p>
        </w:tc>
      </w:tr>
      <w:tr w:rsidR="007E309C" w14:paraId="088BE73B"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6440CF2C" w14:textId="77777777" w:rsidR="007E309C" w:rsidRPr="0040242B" w:rsidRDefault="007E309C" w:rsidP="0040242B">
            <w:pPr>
              <w:jc w:val="center"/>
              <w:rPr>
                <w:sz w:val="20"/>
                <w:szCs w:val="20"/>
              </w:rPr>
            </w:pPr>
            <w:r w:rsidRPr="0040242B">
              <w:rPr>
                <w:sz w:val="20"/>
                <w:szCs w:val="20"/>
              </w:rPr>
              <w:t>RTU.Syrphid</w:t>
            </w:r>
          </w:p>
        </w:tc>
        <w:tc>
          <w:tcPr>
            <w:tcW w:w="1530" w:type="dxa"/>
          </w:tcPr>
          <w:p w14:paraId="2558BBFB" w14:textId="6E25A783"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421</w:t>
            </w:r>
          </w:p>
        </w:tc>
        <w:tc>
          <w:tcPr>
            <w:tcW w:w="1295" w:type="dxa"/>
          </w:tcPr>
          <w:p w14:paraId="5830535D" w14:textId="35983A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079</w:t>
            </w:r>
          </w:p>
        </w:tc>
        <w:tc>
          <w:tcPr>
            <w:tcW w:w="1870" w:type="dxa"/>
          </w:tcPr>
          <w:p w14:paraId="50FB060E" w14:textId="2C00D95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3.172</w:t>
            </w:r>
          </w:p>
        </w:tc>
        <w:tc>
          <w:tcPr>
            <w:tcW w:w="1870" w:type="dxa"/>
          </w:tcPr>
          <w:p w14:paraId="492416CF" w14:textId="2C89C494"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0152</w:t>
            </w:r>
          </w:p>
        </w:tc>
      </w:tr>
      <w:tr w:rsidR="007E309C" w14:paraId="47DE8D52"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7A3288B7" w14:textId="543F60AE" w:rsidR="007E309C" w:rsidRPr="0040242B" w:rsidRDefault="007E309C" w:rsidP="0040242B">
            <w:pPr>
              <w:jc w:val="center"/>
              <w:rPr>
                <w:sz w:val="20"/>
                <w:szCs w:val="20"/>
              </w:rPr>
            </w:pPr>
            <w:r w:rsidRPr="0040242B">
              <w:rPr>
                <w:sz w:val="20"/>
                <w:szCs w:val="20"/>
              </w:rPr>
              <w:t>Microsite * RTU.Bombylid</w:t>
            </w:r>
          </w:p>
        </w:tc>
        <w:tc>
          <w:tcPr>
            <w:tcW w:w="1530" w:type="dxa"/>
          </w:tcPr>
          <w:p w14:paraId="7FB3BCDA" w14:textId="379F8C4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888</w:t>
            </w:r>
          </w:p>
        </w:tc>
        <w:tc>
          <w:tcPr>
            <w:tcW w:w="1295" w:type="dxa"/>
          </w:tcPr>
          <w:p w14:paraId="2D60F873" w14:textId="7ED4F17A"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717</w:t>
            </w:r>
          </w:p>
        </w:tc>
        <w:tc>
          <w:tcPr>
            <w:tcW w:w="1870" w:type="dxa"/>
          </w:tcPr>
          <w:p w14:paraId="7C2813FD" w14:textId="4A40E149"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682</w:t>
            </w:r>
          </w:p>
        </w:tc>
        <w:tc>
          <w:tcPr>
            <w:tcW w:w="1870" w:type="dxa"/>
          </w:tcPr>
          <w:p w14:paraId="2893C44D" w14:textId="329C17B3"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9253</w:t>
            </w:r>
          </w:p>
        </w:tc>
      </w:tr>
      <w:tr w:rsidR="007E309C" w14:paraId="5B9FC5EF"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3FE06A57" w14:textId="78F56F77" w:rsidR="007E309C" w:rsidRPr="0040242B" w:rsidRDefault="007E309C" w:rsidP="0040242B">
            <w:pPr>
              <w:jc w:val="center"/>
              <w:rPr>
                <w:sz w:val="20"/>
                <w:szCs w:val="20"/>
              </w:rPr>
            </w:pPr>
            <w:r w:rsidRPr="0040242B">
              <w:rPr>
                <w:sz w:val="20"/>
                <w:szCs w:val="20"/>
              </w:rPr>
              <w:t>Microsite * RTU.Lep</w:t>
            </w:r>
          </w:p>
        </w:tc>
        <w:tc>
          <w:tcPr>
            <w:tcW w:w="1530" w:type="dxa"/>
          </w:tcPr>
          <w:p w14:paraId="1F5C667F" w14:textId="360F930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057</w:t>
            </w:r>
          </w:p>
        </w:tc>
        <w:tc>
          <w:tcPr>
            <w:tcW w:w="1295" w:type="dxa"/>
          </w:tcPr>
          <w:p w14:paraId="36D4D647" w14:textId="0E8911EC"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111</w:t>
            </w:r>
          </w:p>
        </w:tc>
        <w:tc>
          <w:tcPr>
            <w:tcW w:w="1870" w:type="dxa"/>
          </w:tcPr>
          <w:p w14:paraId="1E2D27DA" w14:textId="3B81470D"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974</w:t>
            </w:r>
          </w:p>
        </w:tc>
        <w:tc>
          <w:tcPr>
            <w:tcW w:w="1870" w:type="dxa"/>
          </w:tcPr>
          <w:p w14:paraId="455EA9AA" w14:textId="698FA007"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32988</w:t>
            </w:r>
          </w:p>
        </w:tc>
      </w:tr>
      <w:tr w:rsidR="007E309C" w14:paraId="4C52FAAE"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1B79403D" w14:textId="63EB3DEE" w:rsidR="007E309C" w:rsidRPr="0040242B" w:rsidRDefault="007E309C" w:rsidP="0040242B">
            <w:pPr>
              <w:jc w:val="center"/>
              <w:rPr>
                <w:sz w:val="20"/>
                <w:szCs w:val="20"/>
              </w:rPr>
            </w:pPr>
            <w:r w:rsidRPr="0040242B">
              <w:rPr>
                <w:sz w:val="20"/>
                <w:szCs w:val="20"/>
              </w:rPr>
              <w:t>Microsite * RTU.Other</w:t>
            </w:r>
          </w:p>
        </w:tc>
        <w:tc>
          <w:tcPr>
            <w:tcW w:w="1530" w:type="dxa"/>
          </w:tcPr>
          <w:p w14:paraId="15A2128B" w14:textId="45FB125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2655</w:t>
            </w:r>
          </w:p>
        </w:tc>
        <w:tc>
          <w:tcPr>
            <w:tcW w:w="1295" w:type="dxa"/>
          </w:tcPr>
          <w:p w14:paraId="05AE22AF" w14:textId="4BFC9A9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1486</w:t>
            </w:r>
          </w:p>
        </w:tc>
        <w:tc>
          <w:tcPr>
            <w:tcW w:w="1870" w:type="dxa"/>
          </w:tcPr>
          <w:p w14:paraId="0475524B" w14:textId="34C31854"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1.787</w:t>
            </w:r>
          </w:p>
        </w:tc>
        <w:tc>
          <w:tcPr>
            <w:tcW w:w="1870" w:type="dxa"/>
          </w:tcPr>
          <w:p w14:paraId="23E2BBFF" w14:textId="0E790B12"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sz w:val="20"/>
                <w:szCs w:val="20"/>
              </w:rPr>
            </w:pPr>
            <w:r w:rsidRPr="0040242B">
              <w:rPr>
                <w:rStyle w:val="HTMLCode"/>
                <w:rFonts w:ascii="Times New Roman" w:eastAsiaTheme="minorHAnsi" w:hAnsi="Times New Roman" w:cs="Times New Roman"/>
              </w:rPr>
              <w:t>0.07399</w:t>
            </w:r>
          </w:p>
        </w:tc>
      </w:tr>
      <w:tr w:rsidR="007E309C" w14:paraId="3CB31146" w14:textId="77777777" w:rsidTr="0040242B">
        <w:tc>
          <w:tcPr>
            <w:cnfStyle w:val="001000000000" w:firstRow="0" w:lastRow="0" w:firstColumn="1" w:lastColumn="0" w:oddVBand="0" w:evenVBand="0" w:oddHBand="0" w:evenHBand="0" w:firstRowFirstColumn="0" w:firstRowLastColumn="0" w:lastRowFirstColumn="0" w:lastRowLastColumn="0"/>
            <w:tcW w:w="2785" w:type="dxa"/>
          </w:tcPr>
          <w:p w14:paraId="2667C545" w14:textId="7A20CC41" w:rsidR="007E309C" w:rsidRPr="0040242B" w:rsidRDefault="007E309C" w:rsidP="0040242B">
            <w:pPr>
              <w:jc w:val="center"/>
              <w:rPr>
                <w:sz w:val="20"/>
                <w:szCs w:val="20"/>
              </w:rPr>
            </w:pPr>
            <w:r w:rsidRPr="0040242B">
              <w:rPr>
                <w:sz w:val="20"/>
                <w:szCs w:val="20"/>
              </w:rPr>
              <w:t>Microsite * Syrphid</w:t>
            </w:r>
          </w:p>
        </w:tc>
        <w:tc>
          <w:tcPr>
            <w:tcW w:w="1530" w:type="dxa"/>
          </w:tcPr>
          <w:p w14:paraId="7607BCA8" w14:textId="3B890BF5"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3527</w:t>
            </w:r>
          </w:p>
        </w:tc>
        <w:tc>
          <w:tcPr>
            <w:tcW w:w="1295" w:type="dxa"/>
          </w:tcPr>
          <w:p w14:paraId="21DD7C02" w14:textId="139C8DBF"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1410</w:t>
            </w:r>
          </w:p>
        </w:tc>
        <w:tc>
          <w:tcPr>
            <w:tcW w:w="1870" w:type="dxa"/>
          </w:tcPr>
          <w:p w14:paraId="48EB1FAF" w14:textId="77F6A6C2" w:rsidR="007E309C" w:rsidRPr="0040242B" w:rsidRDefault="007E309C"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2.502</w:t>
            </w:r>
          </w:p>
        </w:tc>
        <w:tc>
          <w:tcPr>
            <w:tcW w:w="1870" w:type="dxa"/>
          </w:tcPr>
          <w:p w14:paraId="7F2B56EF" w14:textId="36F8521B" w:rsidR="007E309C" w:rsidRPr="0040242B" w:rsidRDefault="00EA4689" w:rsidP="0040242B">
            <w:pPr>
              <w:jc w:val="center"/>
              <w:cnfStyle w:val="000000000000" w:firstRow="0" w:lastRow="0" w:firstColumn="0" w:lastColumn="0" w:oddVBand="0" w:evenVBand="0" w:oddHBand="0" w:evenHBand="0" w:firstRowFirstColumn="0" w:firstRowLastColumn="0" w:lastRowFirstColumn="0" w:lastRowLastColumn="0"/>
              <w:rPr>
                <w:rStyle w:val="gnkrckgcgsb"/>
                <w:color w:val="000000"/>
                <w:sz w:val="20"/>
                <w:szCs w:val="20"/>
                <w:bdr w:val="none" w:sz="0" w:space="0" w:color="auto" w:frame="1"/>
              </w:rPr>
            </w:pPr>
            <w:r w:rsidRPr="0040242B">
              <w:rPr>
                <w:rStyle w:val="HTMLCode"/>
                <w:rFonts w:ascii="Times New Roman" w:eastAsiaTheme="minorHAnsi" w:hAnsi="Times New Roman" w:cs="Times New Roman"/>
              </w:rPr>
              <w:t>0.01235</w:t>
            </w:r>
          </w:p>
        </w:tc>
      </w:tr>
    </w:tbl>
    <w:p w14:paraId="6C3BF5DD" w14:textId="0578752D" w:rsidR="00EA4689" w:rsidRDefault="00EA4689" w:rsidP="004D4C67">
      <w:pPr>
        <w:pStyle w:val="HTMLPreformatted"/>
        <w:shd w:val="clear" w:color="auto" w:fill="FFFFFF"/>
        <w:wordWrap w:val="0"/>
        <w:spacing w:line="205" w:lineRule="atLeast"/>
        <w:rPr>
          <w:rFonts w:ascii="Lucida Console" w:hAnsi="Lucida Console"/>
          <w:color w:val="000000"/>
          <w:bdr w:val="none" w:sz="0" w:space="0" w:color="auto" w:frame="1"/>
        </w:rPr>
      </w:pPr>
    </w:p>
    <w:p w14:paraId="7933EB54" w14:textId="22939AB5" w:rsidR="0040242B" w:rsidRPr="0040242B" w:rsidRDefault="0040242B" w:rsidP="004D4C67">
      <w:pPr>
        <w:pStyle w:val="HTMLPreformatted"/>
        <w:shd w:val="clear" w:color="auto" w:fill="FFFFFF"/>
        <w:wordWrap w:val="0"/>
        <w:spacing w:line="205" w:lineRule="atLeast"/>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Table B7: Post-hoc constrast (lsmeans) on significant interaction from Table B6.</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415"/>
        <w:gridCol w:w="1620"/>
        <w:gridCol w:w="1710"/>
        <w:gridCol w:w="1363"/>
        <w:gridCol w:w="1140"/>
      </w:tblGrid>
      <w:tr w:rsidR="00EA4689" w:rsidRPr="003B5479" w14:paraId="0350BFBC"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15" w:type="dxa"/>
          </w:tcPr>
          <w:p w14:paraId="5354020A" w14:textId="77777777" w:rsidR="00EA4689" w:rsidRPr="003B5479"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5833" w:type="dxa"/>
            <w:gridSpan w:val="4"/>
          </w:tcPr>
          <w:p w14:paraId="58DF230E" w14:textId="77777777" w:rsidR="00EA4689" w:rsidRPr="0040242B" w:rsidRDefault="00EA4689" w:rsidP="001A2EB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40242B">
              <w:rPr>
                <w:rStyle w:val="gnkrckgcgsb"/>
                <w:rFonts w:ascii="Times New Roman" w:hAnsi="Times New Roman" w:cs="Times New Roman"/>
                <w:color w:val="000000"/>
                <w:sz w:val="22"/>
                <w:szCs w:val="22"/>
                <w:bdr w:val="none" w:sz="0" w:space="0" w:color="auto" w:frame="1"/>
              </w:rPr>
              <w:t>Proportion of flowers visited</w:t>
            </w:r>
          </w:p>
        </w:tc>
      </w:tr>
      <w:tr w:rsidR="00EA4689" w:rsidRPr="003B5479" w14:paraId="09FFCB97"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4BD83523"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Contrast</w:t>
            </w:r>
          </w:p>
        </w:tc>
        <w:tc>
          <w:tcPr>
            <w:tcW w:w="1620" w:type="dxa"/>
          </w:tcPr>
          <w:p w14:paraId="407B4F24"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Estimate</w:t>
            </w:r>
          </w:p>
        </w:tc>
        <w:tc>
          <w:tcPr>
            <w:tcW w:w="1710" w:type="dxa"/>
          </w:tcPr>
          <w:p w14:paraId="5597F73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SE</w:t>
            </w:r>
          </w:p>
        </w:tc>
        <w:tc>
          <w:tcPr>
            <w:tcW w:w="1363" w:type="dxa"/>
          </w:tcPr>
          <w:p w14:paraId="41F4ACDC"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t.ratio</w:t>
            </w:r>
          </w:p>
        </w:tc>
        <w:tc>
          <w:tcPr>
            <w:tcW w:w="1140" w:type="dxa"/>
          </w:tcPr>
          <w:p w14:paraId="62985B9F" w14:textId="77777777"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p</w:t>
            </w:r>
          </w:p>
        </w:tc>
      </w:tr>
      <w:tr w:rsidR="00EA4689" w:rsidRPr="003B5479" w14:paraId="4B41B22D" w14:textId="77777777" w:rsidTr="0040242B">
        <w:trPr>
          <w:trHeight w:val="372"/>
        </w:trPr>
        <w:tc>
          <w:tcPr>
            <w:cnfStyle w:val="001000000000" w:firstRow="0" w:lastRow="0" w:firstColumn="1" w:lastColumn="0" w:oddVBand="0" w:evenVBand="0" w:oddHBand="0" w:evenHBand="0" w:firstRowFirstColumn="0" w:firstRowLastColumn="0" w:lastRowFirstColumn="0" w:lastRowLastColumn="0"/>
            <w:tcW w:w="3415" w:type="dxa"/>
          </w:tcPr>
          <w:p w14:paraId="353217C1" w14:textId="57099D23"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ee – shrub, bee</w:t>
            </w:r>
          </w:p>
        </w:tc>
        <w:tc>
          <w:tcPr>
            <w:tcW w:w="1620" w:type="dxa"/>
          </w:tcPr>
          <w:p w14:paraId="5DC60DEB" w14:textId="1FCE77CC"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2956276573</w:t>
            </w:r>
          </w:p>
        </w:tc>
        <w:tc>
          <w:tcPr>
            <w:tcW w:w="1710" w:type="dxa"/>
          </w:tcPr>
          <w:p w14:paraId="1210E32A" w14:textId="770F698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4985202</w:t>
            </w:r>
          </w:p>
        </w:tc>
        <w:tc>
          <w:tcPr>
            <w:tcW w:w="1363" w:type="dxa"/>
          </w:tcPr>
          <w:p w14:paraId="2CE7803A" w14:textId="7C1AE6A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1.973  </w:t>
            </w:r>
          </w:p>
        </w:tc>
        <w:tc>
          <w:tcPr>
            <w:tcW w:w="1140" w:type="dxa"/>
          </w:tcPr>
          <w:p w14:paraId="482EECDD" w14:textId="16DF6ED5"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7122</w:t>
            </w:r>
          </w:p>
        </w:tc>
      </w:tr>
      <w:tr w:rsidR="00EA4689" w:rsidRPr="003B5479" w14:paraId="7C1C1B5A"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7E3D0BD" w14:textId="77777777"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bombylid – shrub, bombylid</w:t>
            </w:r>
          </w:p>
          <w:p w14:paraId="325D44A9" w14:textId="73678708"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1620" w:type="dxa"/>
          </w:tcPr>
          <w:p w14:paraId="3F1FD8D8" w14:textId="68CF1B58"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067785545</w:t>
            </w:r>
          </w:p>
        </w:tc>
        <w:tc>
          <w:tcPr>
            <w:tcW w:w="1710" w:type="dxa"/>
          </w:tcPr>
          <w:p w14:paraId="43CE9AF4" w14:textId="4922FB42"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2221348</w:t>
            </w:r>
          </w:p>
        </w:tc>
        <w:tc>
          <w:tcPr>
            <w:tcW w:w="1363" w:type="dxa"/>
          </w:tcPr>
          <w:p w14:paraId="681B5D3A" w14:textId="0417C9B1"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055  </w:t>
            </w:r>
          </w:p>
        </w:tc>
        <w:tc>
          <w:tcPr>
            <w:tcW w:w="1140" w:type="dxa"/>
          </w:tcPr>
          <w:p w14:paraId="7CD46B0F" w14:textId="084B299D"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BB2CA08" w14:textId="77777777" w:rsidTr="0040242B">
        <w:tc>
          <w:tcPr>
            <w:cnfStyle w:val="001000000000" w:firstRow="0" w:lastRow="0" w:firstColumn="1" w:lastColumn="0" w:oddVBand="0" w:evenVBand="0" w:oddHBand="0" w:evenHBand="0" w:firstRowFirstColumn="0" w:firstRowLastColumn="0" w:lastRowFirstColumn="0" w:lastRowLastColumn="0"/>
            <w:tcW w:w="3415" w:type="dxa"/>
          </w:tcPr>
          <w:p w14:paraId="5D52441B" w14:textId="65B421EF" w:rsidR="00EA4689" w:rsidRPr="0040242B" w:rsidRDefault="00EA4689" w:rsidP="001A2EB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honeybee – shrub, honeybee</w:t>
            </w:r>
          </w:p>
        </w:tc>
        <w:tc>
          <w:tcPr>
            <w:tcW w:w="1620" w:type="dxa"/>
          </w:tcPr>
          <w:p w14:paraId="380B95C1" w14:textId="235BE1D0"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onEst</w:t>
            </w:r>
          </w:p>
        </w:tc>
        <w:tc>
          <w:tcPr>
            <w:tcW w:w="1710" w:type="dxa"/>
          </w:tcPr>
          <w:p w14:paraId="2F7CCDB4" w14:textId="184F022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363" w:type="dxa"/>
          </w:tcPr>
          <w:p w14:paraId="61EC3BE5" w14:textId="2CAA45EF"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NA</w:t>
            </w:r>
          </w:p>
        </w:tc>
        <w:tc>
          <w:tcPr>
            <w:tcW w:w="1140" w:type="dxa"/>
          </w:tcPr>
          <w:p w14:paraId="3EC2A14D" w14:textId="74C8906A" w:rsidR="00EA4689" w:rsidRPr="0040242B" w:rsidRDefault="00EA4689" w:rsidP="001A2EB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b/>
                <w:color w:val="000000"/>
                <w:bdr w:val="none" w:sz="0" w:space="0" w:color="auto" w:frame="1"/>
              </w:rPr>
              <w:t>NA</w:t>
            </w:r>
          </w:p>
        </w:tc>
      </w:tr>
      <w:tr w:rsidR="00EA4689" w:rsidRPr="003B5479" w14:paraId="4A5FCD9A" w14:textId="77777777" w:rsidTr="0040242B">
        <w:trPr>
          <w:trHeight w:val="275"/>
        </w:trPr>
        <w:tc>
          <w:tcPr>
            <w:cnfStyle w:val="001000000000" w:firstRow="0" w:lastRow="0" w:firstColumn="1" w:lastColumn="0" w:oddVBand="0" w:evenVBand="0" w:oddHBand="0" w:evenHBand="0" w:firstRowFirstColumn="0" w:firstRowLastColumn="0" w:lastRowFirstColumn="0" w:lastRowLastColumn="0"/>
            <w:tcW w:w="3415" w:type="dxa"/>
          </w:tcPr>
          <w:p w14:paraId="24FD848D" w14:textId="06A241AD"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lep – Shrub, lep</w:t>
            </w:r>
          </w:p>
        </w:tc>
        <w:tc>
          <w:tcPr>
            <w:tcW w:w="1620" w:type="dxa"/>
          </w:tcPr>
          <w:p w14:paraId="2CD2E16D" w14:textId="45BDDB64"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99409512</w:t>
            </w:r>
          </w:p>
        </w:tc>
        <w:tc>
          <w:tcPr>
            <w:tcW w:w="1710" w:type="dxa"/>
          </w:tcPr>
          <w:p w14:paraId="311EE206" w14:textId="0E35D21E"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17203545</w:t>
            </w:r>
          </w:p>
        </w:tc>
        <w:tc>
          <w:tcPr>
            <w:tcW w:w="1363" w:type="dxa"/>
          </w:tcPr>
          <w:p w14:paraId="08D1C857" w14:textId="7877E3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523  </w:t>
            </w:r>
          </w:p>
        </w:tc>
        <w:tc>
          <w:tcPr>
            <w:tcW w:w="1140" w:type="dxa"/>
          </w:tcPr>
          <w:p w14:paraId="72FF6202" w14:textId="4B83C9DB"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43788430" w14:textId="77777777" w:rsidTr="0040242B">
        <w:trPr>
          <w:trHeight w:val="162"/>
        </w:trPr>
        <w:tc>
          <w:tcPr>
            <w:cnfStyle w:val="001000000000" w:firstRow="0" w:lastRow="0" w:firstColumn="1" w:lastColumn="0" w:oddVBand="0" w:evenVBand="0" w:oddHBand="0" w:evenHBand="0" w:firstRowFirstColumn="0" w:firstRowLastColumn="0" w:lastRowFirstColumn="0" w:lastRowLastColumn="0"/>
            <w:tcW w:w="3415" w:type="dxa"/>
          </w:tcPr>
          <w:p w14:paraId="585F75EB" w14:textId="19BE3DA0"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other – Shrub, other</w:t>
            </w:r>
          </w:p>
        </w:tc>
        <w:tc>
          <w:tcPr>
            <w:tcW w:w="1620" w:type="dxa"/>
          </w:tcPr>
          <w:p w14:paraId="613BA491" w14:textId="713D8587"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301074801</w:t>
            </w:r>
          </w:p>
        </w:tc>
        <w:tc>
          <w:tcPr>
            <w:tcW w:w="1710" w:type="dxa"/>
          </w:tcPr>
          <w:p w14:paraId="4825339B" w14:textId="00021FE8"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727658</w:t>
            </w:r>
          </w:p>
        </w:tc>
        <w:tc>
          <w:tcPr>
            <w:tcW w:w="1363" w:type="dxa"/>
          </w:tcPr>
          <w:p w14:paraId="56398E7C" w14:textId="11B4C90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345  </w:t>
            </w:r>
          </w:p>
        </w:tc>
        <w:tc>
          <w:tcPr>
            <w:tcW w:w="1140" w:type="dxa"/>
          </w:tcPr>
          <w:p w14:paraId="791C0854" w14:textId="19E3BFD6"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1.0000</w:t>
            </w:r>
          </w:p>
        </w:tc>
      </w:tr>
      <w:tr w:rsidR="00EA4689" w:rsidRPr="003B5479" w14:paraId="2024FCC3" w14:textId="77777777" w:rsidTr="0040242B">
        <w:trPr>
          <w:trHeight w:val="293"/>
        </w:trPr>
        <w:tc>
          <w:tcPr>
            <w:cnfStyle w:val="001000000000" w:firstRow="0" w:lastRow="0" w:firstColumn="1" w:lastColumn="0" w:oddVBand="0" w:evenVBand="0" w:oddHBand="0" w:evenHBand="0" w:firstRowFirstColumn="0" w:firstRowLastColumn="0" w:lastRowFirstColumn="0" w:lastRowLastColumn="0"/>
            <w:tcW w:w="3415" w:type="dxa"/>
          </w:tcPr>
          <w:p w14:paraId="01740114" w14:textId="324EEA4F" w:rsidR="00EA4689" w:rsidRPr="0040242B" w:rsidRDefault="00EA4689" w:rsidP="00EA4689">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Open, syrphid – shrub, syrphid</w:t>
            </w:r>
          </w:p>
        </w:tc>
        <w:tc>
          <w:tcPr>
            <w:tcW w:w="1620" w:type="dxa"/>
          </w:tcPr>
          <w:p w14:paraId="5A5A155C" w14:textId="1FD0D121"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570436624</w:t>
            </w:r>
          </w:p>
        </w:tc>
        <w:tc>
          <w:tcPr>
            <w:tcW w:w="1710" w:type="dxa"/>
          </w:tcPr>
          <w:p w14:paraId="4CF253FF" w14:textId="16715C4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0.08160285</w:t>
            </w:r>
          </w:p>
        </w:tc>
        <w:tc>
          <w:tcPr>
            <w:tcW w:w="1363" w:type="dxa"/>
          </w:tcPr>
          <w:p w14:paraId="078D4052" w14:textId="188C858B" w:rsidR="00EA4689" w:rsidRPr="0040242B" w:rsidRDefault="00EA4689" w:rsidP="00EA4689">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40242B">
              <w:rPr>
                <w:rStyle w:val="gnkrckgcgsb"/>
                <w:rFonts w:ascii="Times New Roman" w:hAnsi="Times New Roman" w:cs="Times New Roman"/>
                <w:color w:val="000000"/>
                <w:bdr w:val="none" w:sz="0" w:space="0" w:color="auto" w:frame="1"/>
              </w:rPr>
              <w:t xml:space="preserve">-0.699  </w:t>
            </w:r>
          </w:p>
        </w:tc>
        <w:tc>
          <w:tcPr>
            <w:tcW w:w="1140" w:type="dxa"/>
          </w:tcPr>
          <w:p w14:paraId="50E945BB" w14:textId="0CE9E75E" w:rsidR="00EA4689" w:rsidRPr="0040242B" w:rsidRDefault="00EA4689" w:rsidP="00EA468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40242B">
              <w:rPr>
                <w:rStyle w:val="gnkrckgcgsb"/>
                <w:rFonts w:ascii="Times New Roman" w:hAnsi="Times New Roman" w:cs="Times New Roman"/>
                <w:color w:val="000000"/>
                <w:bdr w:val="none" w:sz="0" w:space="0" w:color="auto" w:frame="1"/>
              </w:rPr>
              <w:t>0.9999</w:t>
            </w:r>
          </w:p>
        </w:tc>
      </w:tr>
    </w:tbl>
    <w:p w14:paraId="3F057DD9" w14:textId="4BB8FE5D" w:rsidR="00174190" w:rsidRDefault="004D4C67" w:rsidP="00D92085">
      <w:pPr>
        <w:pStyle w:val="HTMLPreformatted"/>
        <w:shd w:val="clear" w:color="auto" w:fill="FFFFFF"/>
        <w:wordWrap w:val="0"/>
        <w:spacing w:line="205" w:lineRule="atLeast"/>
        <w:rPr>
          <w:rFonts w:ascii="Lucida Console" w:hAnsi="Lucida Console"/>
          <w:color w:val="000000"/>
          <w:bdr w:val="none" w:sz="0" w:space="0" w:color="auto" w:frame="1"/>
        </w:rPr>
      </w:pPr>
      <w:r>
        <w:rPr>
          <w:rFonts w:ascii="Lucida Console" w:hAnsi="Lucida Console"/>
          <w:color w:val="000000"/>
          <w:bdr w:val="none" w:sz="0" w:space="0" w:color="auto" w:frame="1"/>
        </w:rPr>
        <w:br/>
      </w:r>
    </w:p>
    <w:p w14:paraId="13032236" w14:textId="7A441EB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25B8663" w14:textId="2C3F3C16"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0F0F3B5" w14:textId="06C226D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1580561" w14:textId="08D331D5"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92B78D2" w14:textId="03C6CBD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8779E8" w14:textId="745CA1F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BE0467" w14:textId="34BBB9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0C8A51E" w14:textId="4C733129"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31D3BF" w14:textId="64954F2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4F0991DC" w14:textId="3D2D7BD7"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4F4B58F" w14:textId="0AE5E93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131D581" w14:textId="5FD8718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D87522F" w14:textId="1B68934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5E66867" w14:textId="434002F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9BDDB5A" w14:textId="5394D294"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F5F4B2A" w14:textId="55D3441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4E87BFA" w14:textId="05E8FA32"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5D2F182" w14:textId="1887DB8D"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EFE631A" w14:textId="702C9CBB"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A85AC4A" w14:textId="752F848C"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AFCDDD4" w14:textId="11D6E84F"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7C9ACD73" w14:textId="59C8C22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5CDBC2C" w14:textId="40B8A19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061B6A15" w14:textId="64C16DC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B9CAC47" w14:textId="748A02D8"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6D9C1DC4" w14:textId="192EC771"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2A5E86F" w14:textId="21D2AE8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2A7D964E" w14:textId="2EFC0973"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160355D3" w14:textId="1900395A" w:rsidR="006244FB"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38A4DFED" w14:textId="77777777" w:rsidR="006244FB" w:rsidRPr="00D92085" w:rsidRDefault="006244FB" w:rsidP="00D92085">
      <w:pPr>
        <w:pStyle w:val="HTMLPreformatted"/>
        <w:shd w:val="clear" w:color="auto" w:fill="FFFFFF"/>
        <w:wordWrap w:val="0"/>
        <w:spacing w:line="205" w:lineRule="atLeast"/>
        <w:rPr>
          <w:rFonts w:ascii="Lucida Console" w:hAnsi="Lucida Console"/>
          <w:color w:val="000000"/>
          <w:bdr w:val="none" w:sz="0" w:space="0" w:color="auto" w:frame="1"/>
        </w:rPr>
      </w:pPr>
    </w:p>
    <w:p w14:paraId="50B9C8CB" w14:textId="77777777" w:rsidR="003B5479" w:rsidRDefault="003B5479" w:rsidP="003B5479">
      <w:r>
        <w:lastRenderedPageBreak/>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085ED2" w:rsidRPr="00F71F7B" w14:paraId="2C548322" w14:textId="77777777" w:rsidTr="004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40242B">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40242B">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E595C0" w:rsidR="003B5479" w:rsidRDefault="003B5479" w:rsidP="00ED4DC3">
      <w:pPr>
        <w:rPr>
          <w:rFonts w:eastAsia="Times New Roman"/>
          <w:color w:val="000000"/>
        </w:rPr>
      </w:pPr>
    </w:p>
    <w:p w14:paraId="79D0911B" w14:textId="6AB944E8" w:rsidR="004D4C67"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C2: Post-hoc contrasts </w:t>
      </w:r>
      <w:r>
        <w:rPr>
          <w:rFonts w:ascii="Times New Roman" w:hAnsi="Times New Roman" w:cs="Times New Roman"/>
          <w:color w:val="000000"/>
          <w:sz w:val="24"/>
          <w:szCs w:val="24"/>
        </w:rPr>
        <w:t xml:space="preserve">interaction for abundance (Melyridae only) for microsite by  </w:t>
      </w:r>
    </w:p>
    <w:p w14:paraId="515BB4BD" w14:textId="77777777" w:rsidR="004D4C67" w:rsidRPr="005B5261" w:rsidRDefault="004D4C67" w:rsidP="004D4C67">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4631A148" w14:textId="77777777" w:rsidR="004D4C67" w:rsidRDefault="004D4C67" w:rsidP="004D4C67">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4D4C67" w14:paraId="140697A0" w14:textId="77777777" w:rsidTr="002917E9">
        <w:trPr>
          <w:cnfStyle w:val="100000000000" w:firstRow="1" w:lastRow="0" w:firstColumn="0" w:lastColumn="0" w:oddVBand="0" w:evenVBand="0" w:oddHBand="0" w:evenHBand="0" w:firstRowFirstColumn="0" w:firstRowLastColumn="0" w:lastRowFirstColumn="0" w:lastRowLastColumn="0"/>
        </w:trPr>
        <w:tc>
          <w:tcPr>
            <w:tcW w:w="2515" w:type="dxa"/>
          </w:tcPr>
          <w:p w14:paraId="79053333" w14:textId="77777777" w:rsidR="004D4C67" w:rsidRPr="005B5261" w:rsidRDefault="004D4C67" w:rsidP="002917E9">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578A28E2" w14:textId="77777777" w:rsidR="004D4C67" w:rsidRDefault="004D4C67" w:rsidP="002917E9">
            <w:pPr>
              <w:jc w:val="center"/>
            </w:pPr>
            <w:r>
              <w:t>Estimate</w:t>
            </w:r>
          </w:p>
        </w:tc>
        <w:tc>
          <w:tcPr>
            <w:tcW w:w="1558" w:type="dxa"/>
          </w:tcPr>
          <w:p w14:paraId="6A4F3B98" w14:textId="77777777" w:rsidR="004D4C67" w:rsidRDefault="004D4C67" w:rsidP="002917E9">
            <w:pPr>
              <w:jc w:val="center"/>
            </w:pPr>
            <w:r>
              <w:t>SE</w:t>
            </w:r>
          </w:p>
        </w:tc>
        <w:tc>
          <w:tcPr>
            <w:tcW w:w="1559" w:type="dxa"/>
          </w:tcPr>
          <w:p w14:paraId="7CAE19B8" w14:textId="77777777" w:rsidR="004D4C67" w:rsidRDefault="004D4C67" w:rsidP="002917E9">
            <w:pPr>
              <w:jc w:val="center"/>
            </w:pPr>
            <w:r>
              <w:t>Z</w:t>
            </w:r>
          </w:p>
        </w:tc>
        <w:tc>
          <w:tcPr>
            <w:tcW w:w="1559" w:type="dxa"/>
          </w:tcPr>
          <w:p w14:paraId="3E1DB070" w14:textId="77777777" w:rsidR="004D4C67" w:rsidRDefault="004D4C67" w:rsidP="002917E9">
            <w:pPr>
              <w:jc w:val="center"/>
            </w:pPr>
            <w:r>
              <w:t>p</w:t>
            </w:r>
          </w:p>
        </w:tc>
      </w:tr>
      <w:tr w:rsidR="004D4C67" w14:paraId="5D2B11EE" w14:textId="77777777" w:rsidTr="002917E9">
        <w:tc>
          <w:tcPr>
            <w:tcW w:w="2515" w:type="dxa"/>
          </w:tcPr>
          <w:p w14:paraId="5BF38DE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2998647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2989089</w:t>
            </w:r>
          </w:p>
        </w:tc>
        <w:tc>
          <w:tcPr>
            <w:tcW w:w="1558" w:type="dxa"/>
          </w:tcPr>
          <w:p w14:paraId="5651DE0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633482</w:t>
            </w:r>
          </w:p>
        </w:tc>
        <w:tc>
          <w:tcPr>
            <w:tcW w:w="1559" w:type="dxa"/>
          </w:tcPr>
          <w:p w14:paraId="1DBF7502"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54F8859F"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592</w:t>
            </w:r>
          </w:p>
        </w:tc>
      </w:tr>
      <w:tr w:rsidR="004D4C67" w14:paraId="3CCEAD23" w14:textId="77777777" w:rsidTr="002917E9">
        <w:tc>
          <w:tcPr>
            <w:tcW w:w="2515" w:type="dxa"/>
          </w:tcPr>
          <w:p w14:paraId="585BCA40"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546ADD94"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1.1920062</w:t>
            </w:r>
          </w:p>
        </w:tc>
        <w:tc>
          <w:tcPr>
            <w:tcW w:w="1558" w:type="dxa"/>
          </w:tcPr>
          <w:p w14:paraId="22C358E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32688</w:t>
            </w:r>
          </w:p>
        </w:tc>
        <w:tc>
          <w:tcPr>
            <w:tcW w:w="1559" w:type="dxa"/>
          </w:tcPr>
          <w:p w14:paraId="3B372DA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4EDE2F70"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198F6122" w14:textId="77777777" w:rsidTr="002917E9">
        <w:tc>
          <w:tcPr>
            <w:tcW w:w="2515" w:type="dxa"/>
          </w:tcPr>
          <w:p w14:paraId="5FD4DC3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04106B1F"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388073</w:t>
            </w:r>
          </w:p>
        </w:tc>
        <w:tc>
          <w:tcPr>
            <w:tcW w:w="1558" w:type="dxa"/>
          </w:tcPr>
          <w:p w14:paraId="04EA2888"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26136</w:t>
            </w:r>
          </w:p>
        </w:tc>
        <w:tc>
          <w:tcPr>
            <w:tcW w:w="1559" w:type="dxa"/>
          </w:tcPr>
          <w:p w14:paraId="2621999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720DE176"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68DE25C" w14:textId="77777777" w:rsidTr="002917E9">
        <w:tc>
          <w:tcPr>
            <w:tcW w:w="2515" w:type="dxa"/>
          </w:tcPr>
          <w:p w14:paraId="2C8E132B"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61822CD7"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8930973</w:t>
            </w:r>
          </w:p>
        </w:tc>
        <w:tc>
          <w:tcPr>
            <w:tcW w:w="1558" w:type="dxa"/>
          </w:tcPr>
          <w:p w14:paraId="59FF143D"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906721</w:t>
            </w:r>
          </w:p>
        </w:tc>
        <w:tc>
          <w:tcPr>
            <w:tcW w:w="1559" w:type="dxa"/>
          </w:tcPr>
          <w:p w14:paraId="29B843B9"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1D0AE8B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lt;.0001</w:t>
            </w:r>
          </w:p>
        </w:tc>
      </w:tr>
      <w:tr w:rsidR="004D4C67" w14:paraId="44F4EBC6" w14:textId="77777777" w:rsidTr="002917E9">
        <w:tc>
          <w:tcPr>
            <w:tcW w:w="2515" w:type="dxa"/>
          </w:tcPr>
          <w:p w14:paraId="4C31BA43"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2AC38A3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5398984</w:t>
            </w:r>
          </w:p>
        </w:tc>
        <w:tc>
          <w:tcPr>
            <w:tcW w:w="1558" w:type="dxa"/>
          </w:tcPr>
          <w:p w14:paraId="2A9911D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799142</w:t>
            </w:r>
          </w:p>
        </w:tc>
        <w:tc>
          <w:tcPr>
            <w:tcW w:w="1559" w:type="dxa"/>
          </w:tcPr>
          <w:p w14:paraId="4D4EBDCC"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60D420A3" w14:textId="77777777" w:rsidR="004D4C67" w:rsidRPr="005D6BF2" w:rsidRDefault="004D4C67" w:rsidP="002917E9">
            <w:pPr>
              <w:jc w:val="center"/>
              <w:rPr>
                <w:b/>
                <w:sz w:val="22"/>
                <w:szCs w:val="22"/>
              </w:rPr>
            </w:pPr>
            <w:r w:rsidRPr="005D6BF2">
              <w:rPr>
                <w:rStyle w:val="gnkrckgcgsb"/>
                <w:b/>
                <w:color w:val="000000"/>
                <w:sz w:val="22"/>
                <w:szCs w:val="22"/>
                <w:bdr w:val="none" w:sz="0" w:space="0" w:color="auto" w:frame="1"/>
              </w:rPr>
              <w:t>0.0143</w:t>
            </w:r>
          </w:p>
        </w:tc>
      </w:tr>
      <w:tr w:rsidR="004D4C67" w14:paraId="1E4E1EA6" w14:textId="77777777" w:rsidTr="002917E9">
        <w:tc>
          <w:tcPr>
            <w:tcW w:w="2515" w:type="dxa"/>
          </w:tcPr>
          <w:p w14:paraId="0305ED9D" w14:textId="77777777" w:rsidR="004D4C67" w:rsidRPr="005B5261" w:rsidRDefault="004D4C67" w:rsidP="002917E9">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5795BFB"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3531989</w:t>
            </w:r>
          </w:p>
        </w:tc>
        <w:tc>
          <w:tcPr>
            <w:tcW w:w="1558" w:type="dxa"/>
          </w:tcPr>
          <w:p w14:paraId="6BCA6BA6"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0.1815186</w:t>
            </w:r>
          </w:p>
        </w:tc>
        <w:tc>
          <w:tcPr>
            <w:tcW w:w="1559" w:type="dxa"/>
          </w:tcPr>
          <w:p w14:paraId="4F90AA60" w14:textId="77777777" w:rsidR="004D4C67" w:rsidRPr="005D6BF2" w:rsidRDefault="004D4C67" w:rsidP="002917E9">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7BE51471" w14:textId="77777777" w:rsidR="004D4C67" w:rsidRPr="005D6BF2" w:rsidRDefault="004D4C67" w:rsidP="002917E9">
            <w:pPr>
              <w:jc w:val="center"/>
              <w:rPr>
                <w:b/>
                <w:sz w:val="22"/>
                <w:szCs w:val="22"/>
              </w:rPr>
            </w:pPr>
            <w:r w:rsidRPr="005D6BF2">
              <w:rPr>
                <w:rStyle w:val="gnkrckgcgsb"/>
                <w:color w:val="000000"/>
                <w:sz w:val="22"/>
                <w:szCs w:val="22"/>
                <w:bdr w:val="none" w:sz="0" w:space="0" w:color="auto" w:frame="1"/>
              </w:rPr>
              <w:t>0.2090</w:t>
            </w:r>
          </w:p>
        </w:tc>
      </w:tr>
    </w:tbl>
    <w:p w14:paraId="3DAEE694" w14:textId="60956F1E" w:rsidR="004D4C67" w:rsidRDefault="004D4C67" w:rsidP="00ED4DC3">
      <w:pPr>
        <w:rPr>
          <w:rFonts w:eastAsia="Times New Roman"/>
          <w:color w:val="000000"/>
        </w:rPr>
      </w:pPr>
    </w:p>
    <w:p w14:paraId="5FD4AEE2" w14:textId="7D45FDE6" w:rsidR="004D4C67" w:rsidRDefault="004D4C67" w:rsidP="00ED4DC3">
      <w:pPr>
        <w:rPr>
          <w:rFonts w:eastAsia="Times New Roman"/>
          <w:color w:val="000000"/>
        </w:rPr>
      </w:pPr>
    </w:p>
    <w:p w14:paraId="012A4CAE" w14:textId="4ECC66E2" w:rsidR="004D4C67" w:rsidRDefault="004D4C67" w:rsidP="00ED4DC3">
      <w:pPr>
        <w:rPr>
          <w:rFonts w:eastAsia="Times New Roman"/>
          <w:color w:val="000000"/>
        </w:rPr>
      </w:pPr>
    </w:p>
    <w:p w14:paraId="1293C45F" w14:textId="282F63B6" w:rsidR="004D4C67" w:rsidRDefault="004D4C67" w:rsidP="00ED4DC3">
      <w:pPr>
        <w:rPr>
          <w:rFonts w:eastAsia="Times New Roman"/>
          <w:color w:val="000000"/>
        </w:rPr>
      </w:pPr>
    </w:p>
    <w:p w14:paraId="3D110413" w14:textId="50D62744" w:rsidR="006244FB" w:rsidRDefault="006244FB" w:rsidP="00ED4DC3">
      <w:pPr>
        <w:rPr>
          <w:rFonts w:eastAsia="Times New Roman"/>
          <w:color w:val="000000"/>
        </w:rPr>
      </w:pPr>
    </w:p>
    <w:p w14:paraId="42AD37CA" w14:textId="0A42234B" w:rsidR="006244FB" w:rsidRDefault="006244FB" w:rsidP="00ED4DC3">
      <w:pPr>
        <w:rPr>
          <w:rFonts w:eastAsia="Times New Roman"/>
          <w:color w:val="000000"/>
        </w:rPr>
      </w:pPr>
    </w:p>
    <w:p w14:paraId="26509EBB" w14:textId="7DE64565" w:rsidR="006244FB" w:rsidRDefault="006244FB" w:rsidP="00ED4DC3">
      <w:pPr>
        <w:rPr>
          <w:rFonts w:eastAsia="Times New Roman"/>
          <w:color w:val="000000"/>
        </w:rPr>
      </w:pPr>
    </w:p>
    <w:p w14:paraId="06012F41" w14:textId="767E71F4" w:rsidR="006244FB" w:rsidRDefault="006244FB" w:rsidP="00ED4DC3">
      <w:pPr>
        <w:rPr>
          <w:rFonts w:eastAsia="Times New Roman"/>
          <w:color w:val="000000"/>
        </w:rPr>
      </w:pPr>
    </w:p>
    <w:p w14:paraId="6BE69752" w14:textId="08482465" w:rsidR="006244FB" w:rsidRDefault="006244FB" w:rsidP="00ED4DC3">
      <w:pPr>
        <w:rPr>
          <w:rFonts w:eastAsia="Times New Roman"/>
          <w:color w:val="000000"/>
        </w:rPr>
      </w:pPr>
    </w:p>
    <w:p w14:paraId="52A8F70E" w14:textId="371AAF0D" w:rsidR="006244FB" w:rsidRDefault="006244FB" w:rsidP="00ED4DC3">
      <w:pPr>
        <w:rPr>
          <w:rFonts w:eastAsia="Times New Roman"/>
          <w:color w:val="000000"/>
        </w:rPr>
      </w:pPr>
    </w:p>
    <w:p w14:paraId="15BA4CD5" w14:textId="27224951" w:rsidR="006244FB" w:rsidRDefault="006244FB" w:rsidP="00ED4DC3">
      <w:pPr>
        <w:rPr>
          <w:rFonts w:eastAsia="Times New Roman"/>
          <w:color w:val="000000"/>
        </w:rPr>
      </w:pPr>
    </w:p>
    <w:p w14:paraId="69637C45" w14:textId="28A346B9" w:rsidR="006244FB" w:rsidRDefault="006244FB" w:rsidP="00ED4DC3">
      <w:pPr>
        <w:rPr>
          <w:rFonts w:eastAsia="Times New Roman"/>
          <w:color w:val="000000"/>
        </w:rPr>
      </w:pPr>
    </w:p>
    <w:p w14:paraId="1ADCF104" w14:textId="2916D6B5" w:rsidR="006244FB" w:rsidRDefault="006244FB" w:rsidP="00ED4DC3">
      <w:pPr>
        <w:rPr>
          <w:rFonts w:eastAsia="Times New Roman"/>
          <w:color w:val="000000"/>
        </w:rPr>
      </w:pPr>
    </w:p>
    <w:p w14:paraId="6C37B6B1" w14:textId="30689572" w:rsidR="006244FB" w:rsidRDefault="006244FB" w:rsidP="00ED4DC3">
      <w:pPr>
        <w:rPr>
          <w:rFonts w:eastAsia="Times New Roman"/>
          <w:color w:val="000000"/>
        </w:rPr>
      </w:pPr>
    </w:p>
    <w:p w14:paraId="3739F4AE" w14:textId="456C8EE1" w:rsidR="006244FB" w:rsidRDefault="006244FB" w:rsidP="00ED4DC3">
      <w:pPr>
        <w:rPr>
          <w:rFonts w:eastAsia="Times New Roman"/>
          <w:color w:val="000000"/>
        </w:rPr>
      </w:pPr>
    </w:p>
    <w:p w14:paraId="70B21524" w14:textId="7AE20A40" w:rsidR="006244FB" w:rsidRDefault="006244FB" w:rsidP="00ED4DC3">
      <w:pPr>
        <w:rPr>
          <w:rFonts w:eastAsia="Times New Roman"/>
          <w:color w:val="000000"/>
        </w:rPr>
      </w:pPr>
    </w:p>
    <w:p w14:paraId="4CB022F9" w14:textId="77777777" w:rsidR="006244FB" w:rsidRDefault="006244FB" w:rsidP="00ED4DC3">
      <w:pPr>
        <w:rPr>
          <w:rFonts w:eastAsia="Times New Roman"/>
          <w:color w:val="000000"/>
        </w:rPr>
      </w:pPr>
    </w:p>
    <w:p w14:paraId="39A06696" w14:textId="77777777" w:rsidR="00174190" w:rsidRDefault="003B5479" w:rsidP="00ED4DC3">
      <w:r>
        <w:rPr>
          <w:rFonts w:eastAsia="Times New Roman"/>
          <w:color w:val="000000"/>
        </w:rPr>
        <w:lastRenderedPageBreak/>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7E89E6D4" w14:textId="13BF4209" w:rsidR="00ED4DC3" w:rsidRDefault="00ED4DC3" w:rsidP="009C7F0B"/>
    <w:p w14:paraId="7DC85865" w14:textId="2A26F8F1" w:rsidR="0022581F" w:rsidRDefault="0022581F" w:rsidP="009C7F0B"/>
    <w:sectPr w:rsidR="0022581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CDCE2B" w14:textId="77777777" w:rsidR="00743037" w:rsidRDefault="00743037" w:rsidP="00E82973">
      <w:pPr>
        <w:spacing w:after="0" w:line="240" w:lineRule="auto"/>
      </w:pPr>
      <w:r>
        <w:separator/>
      </w:r>
    </w:p>
  </w:endnote>
  <w:endnote w:type="continuationSeparator" w:id="0">
    <w:p w14:paraId="656B9A82" w14:textId="77777777" w:rsidR="00743037" w:rsidRDefault="00743037"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A27F0A" w14:textId="77777777" w:rsidR="00743037" w:rsidRDefault="00743037" w:rsidP="00E82973">
      <w:pPr>
        <w:spacing w:after="0" w:line="240" w:lineRule="auto"/>
      </w:pPr>
      <w:r>
        <w:separator/>
      </w:r>
    </w:p>
  </w:footnote>
  <w:footnote w:type="continuationSeparator" w:id="0">
    <w:p w14:paraId="0802C4A9" w14:textId="77777777" w:rsidR="00743037" w:rsidRDefault="00743037"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58&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3&lt;/item&gt;&lt;item&gt;255&lt;/item&gt;&lt;item&gt;256&lt;/item&gt;&lt;item&gt;258&lt;/item&gt;&lt;item&gt;259&lt;/item&gt;&lt;item&gt;260&lt;/item&gt;&lt;item&gt;262&lt;/item&gt;&lt;item&gt;263&lt;/item&gt;&lt;item&gt;264&lt;/item&gt;&lt;item&gt;265&lt;/item&gt;&lt;item&gt;266&lt;/item&gt;&lt;item&gt;267&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record-ids&gt;&lt;/item&gt;&lt;/Libraries&gt;"/>
  </w:docVars>
  <w:rsids>
    <w:rsidRoot w:val="00D55D2E"/>
    <w:rsid w:val="00001F59"/>
    <w:rsid w:val="00002E67"/>
    <w:rsid w:val="00003F3A"/>
    <w:rsid w:val="000043FA"/>
    <w:rsid w:val="00005D9D"/>
    <w:rsid w:val="00010ACB"/>
    <w:rsid w:val="00011768"/>
    <w:rsid w:val="000127C0"/>
    <w:rsid w:val="00012C4C"/>
    <w:rsid w:val="00013ED2"/>
    <w:rsid w:val="00015496"/>
    <w:rsid w:val="00015682"/>
    <w:rsid w:val="00016005"/>
    <w:rsid w:val="0001769C"/>
    <w:rsid w:val="00017B00"/>
    <w:rsid w:val="00021693"/>
    <w:rsid w:val="000220DA"/>
    <w:rsid w:val="00025219"/>
    <w:rsid w:val="0002609A"/>
    <w:rsid w:val="00026C56"/>
    <w:rsid w:val="00026E78"/>
    <w:rsid w:val="0003076A"/>
    <w:rsid w:val="00031660"/>
    <w:rsid w:val="000318B5"/>
    <w:rsid w:val="000327C0"/>
    <w:rsid w:val="000329C5"/>
    <w:rsid w:val="00032F51"/>
    <w:rsid w:val="00036294"/>
    <w:rsid w:val="00040C15"/>
    <w:rsid w:val="0004122F"/>
    <w:rsid w:val="00041734"/>
    <w:rsid w:val="000426DE"/>
    <w:rsid w:val="00045B82"/>
    <w:rsid w:val="0004758E"/>
    <w:rsid w:val="00047F7F"/>
    <w:rsid w:val="00051285"/>
    <w:rsid w:val="00051A4B"/>
    <w:rsid w:val="00051B2E"/>
    <w:rsid w:val="00051D07"/>
    <w:rsid w:val="000525C7"/>
    <w:rsid w:val="00052F27"/>
    <w:rsid w:val="000538E5"/>
    <w:rsid w:val="00054E33"/>
    <w:rsid w:val="00054E71"/>
    <w:rsid w:val="00055CCB"/>
    <w:rsid w:val="000569CC"/>
    <w:rsid w:val="000571B9"/>
    <w:rsid w:val="00060278"/>
    <w:rsid w:val="00060842"/>
    <w:rsid w:val="00062E4F"/>
    <w:rsid w:val="00064D45"/>
    <w:rsid w:val="00065309"/>
    <w:rsid w:val="000661F0"/>
    <w:rsid w:val="00066537"/>
    <w:rsid w:val="00066CB1"/>
    <w:rsid w:val="00066DDD"/>
    <w:rsid w:val="00066EEA"/>
    <w:rsid w:val="000705AA"/>
    <w:rsid w:val="0007112A"/>
    <w:rsid w:val="0007125E"/>
    <w:rsid w:val="00074051"/>
    <w:rsid w:val="0007687C"/>
    <w:rsid w:val="0008065C"/>
    <w:rsid w:val="0008110A"/>
    <w:rsid w:val="00084FCD"/>
    <w:rsid w:val="0008571F"/>
    <w:rsid w:val="00085ED2"/>
    <w:rsid w:val="000864E2"/>
    <w:rsid w:val="00086F3A"/>
    <w:rsid w:val="00086FAA"/>
    <w:rsid w:val="00091247"/>
    <w:rsid w:val="000924A6"/>
    <w:rsid w:val="00092721"/>
    <w:rsid w:val="00093A34"/>
    <w:rsid w:val="00094C99"/>
    <w:rsid w:val="0009574D"/>
    <w:rsid w:val="00095AF0"/>
    <w:rsid w:val="0009688F"/>
    <w:rsid w:val="00097D82"/>
    <w:rsid w:val="000A01F2"/>
    <w:rsid w:val="000A0F2F"/>
    <w:rsid w:val="000A2E5E"/>
    <w:rsid w:val="000A41C5"/>
    <w:rsid w:val="000A42AE"/>
    <w:rsid w:val="000A445C"/>
    <w:rsid w:val="000A52CF"/>
    <w:rsid w:val="000A5345"/>
    <w:rsid w:val="000A6AE4"/>
    <w:rsid w:val="000A6F94"/>
    <w:rsid w:val="000B2215"/>
    <w:rsid w:val="000B30AD"/>
    <w:rsid w:val="000B3F99"/>
    <w:rsid w:val="000B41BB"/>
    <w:rsid w:val="000B5711"/>
    <w:rsid w:val="000B6B96"/>
    <w:rsid w:val="000B7824"/>
    <w:rsid w:val="000C0C21"/>
    <w:rsid w:val="000C0E9B"/>
    <w:rsid w:val="000C14B2"/>
    <w:rsid w:val="000C15B1"/>
    <w:rsid w:val="000C18FD"/>
    <w:rsid w:val="000C1C40"/>
    <w:rsid w:val="000C32A3"/>
    <w:rsid w:val="000C3CFB"/>
    <w:rsid w:val="000C4F48"/>
    <w:rsid w:val="000C57C4"/>
    <w:rsid w:val="000C7685"/>
    <w:rsid w:val="000D19E4"/>
    <w:rsid w:val="000D1E96"/>
    <w:rsid w:val="000D2637"/>
    <w:rsid w:val="000D28A0"/>
    <w:rsid w:val="000D3971"/>
    <w:rsid w:val="000D43CE"/>
    <w:rsid w:val="000D4F99"/>
    <w:rsid w:val="000D5390"/>
    <w:rsid w:val="000E1331"/>
    <w:rsid w:val="000E1927"/>
    <w:rsid w:val="000E2671"/>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9E1"/>
    <w:rsid w:val="000F6C35"/>
    <w:rsid w:val="000F6D1B"/>
    <w:rsid w:val="000F6F41"/>
    <w:rsid w:val="000F6F48"/>
    <w:rsid w:val="000F77F5"/>
    <w:rsid w:val="001002EB"/>
    <w:rsid w:val="00100A55"/>
    <w:rsid w:val="0010224B"/>
    <w:rsid w:val="00103941"/>
    <w:rsid w:val="0010420D"/>
    <w:rsid w:val="0010779D"/>
    <w:rsid w:val="001079BE"/>
    <w:rsid w:val="00110872"/>
    <w:rsid w:val="001131F5"/>
    <w:rsid w:val="00113395"/>
    <w:rsid w:val="001141CE"/>
    <w:rsid w:val="00114A8A"/>
    <w:rsid w:val="00116B2E"/>
    <w:rsid w:val="00117EC0"/>
    <w:rsid w:val="00120D56"/>
    <w:rsid w:val="00120F70"/>
    <w:rsid w:val="001213CB"/>
    <w:rsid w:val="00121B89"/>
    <w:rsid w:val="001232CF"/>
    <w:rsid w:val="00123786"/>
    <w:rsid w:val="00124A83"/>
    <w:rsid w:val="00124B75"/>
    <w:rsid w:val="00125170"/>
    <w:rsid w:val="00126C9F"/>
    <w:rsid w:val="001318A6"/>
    <w:rsid w:val="00132C0B"/>
    <w:rsid w:val="001330E1"/>
    <w:rsid w:val="001332DA"/>
    <w:rsid w:val="001333B4"/>
    <w:rsid w:val="001339B7"/>
    <w:rsid w:val="001339FA"/>
    <w:rsid w:val="00133EC6"/>
    <w:rsid w:val="00134397"/>
    <w:rsid w:val="00134DE6"/>
    <w:rsid w:val="0013510E"/>
    <w:rsid w:val="0013664C"/>
    <w:rsid w:val="00136B4C"/>
    <w:rsid w:val="00140351"/>
    <w:rsid w:val="00141655"/>
    <w:rsid w:val="00141686"/>
    <w:rsid w:val="00141A12"/>
    <w:rsid w:val="00141DFA"/>
    <w:rsid w:val="001432EE"/>
    <w:rsid w:val="00143451"/>
    <w:rsid w:val="00144206"/>
    <w:rsid w:val="00144DF1"/>
    <w:rsid w:val="0014622A"/>
    <w:rsid w:val="00146E0D"/>
    <w:rsid w:val="0014749D"/>
    <w:rsid w:val="00147C34"/>
    <w:rsid w:val="001513BC"/>
    <w:rsid w:val="00151EF9"/>
    <w:rsid w:val="001526C6"/>
    <w:rsid w:val="00153E44"/>
    <w:rsid w:val="00154152"/>
    <w:rsid w:val="001552A5"/>
    <w:rsid w:val="001556B0"/>
    <w:rsid w:val="00155A6C"/>
    <w:rsid w:val="0015677D"/>
    <w:rsid w:val="001578B1"/>
    <w:rsid w:val="00161D6B"/>
    <w:rsid w:val="00162017"/>
    <w:rsid w:val="00162BF2"/>
    <w:rsid w:val="001633A5"/>
    <w:rsid w:val="00163F96"/>
    <w:rsid w:val="00165702"/>
    <w:rsid w:val="00166563"/>
    <w:rsid w:val="00166E77"/>
    <w:rsid w:val="001671D8"/>
    <w:rsid w:val="00170E95"/>
    <w:rsid w:val="00171D81"/>
    <w:rsid w:val="00172CFB"/>
    <w:rsid w:val="00174190"/>
    <w:rsid w:val="0017450D"/>
    <w:rsid w:val="001749B7"/>
    <w:rsid w:val="001756B8"/>
    <w:rsid w:val="00175E68"/>
    <w:rsid w:val="0017664E"/>
    <w:rsid w:val="001777A8"/>
    <w:rsid w:val="00177D88"/>
    <w:rsid w:val="00182387"/>
    <w:rsid w:val="00182487"/>
    <w:rsid w:val="00182652"/>
    <w:rsid w:val="001826C7"/>
    <w:rsid w:val="00182F67"/>
    <w:rsid w:val="0018395C"/>
    <w:rsid w:val="00184963"/>
    <w:rsid w:val="00187C0E"/>
    <w:rsid w:val="0019001B"/>
    <w:rsid w:val="00191148"/>
    <w:rsid w:val="00191474"/>
    <w:rsid w:val="0019206A"/>
    <w:rsid w:val="00193054"/>
    <w:rsid w:val="00193537"/>
    <w:rsid w:val="00194E58"/>
    <w:rsid w:val="00195F74"/>
    <w:rsid w:val="001A12A6"/>
    <w:rsid w:val="001A1BB6"/>
    <w:rsid w:val="001A2753"/>
    <w:rsid w:val="001A2AC7"/>
    <w:rsid w:val="001A2EB7"/>
    <w:rsid w:val="001A3AFA"/>
    <w:rsid w:val="001A3BED"/>
    <w:rsid w:val="001A407A"/>
    <w:rsid w:val="001A4317"/>
    <w:rsid w:val="001A6231"/>
    <w:rsid w:val="001A79D1"/>
    <w:rsid w:val="001B0334"/>
    <w:rsid w:val="001B1BB4"/>
    <w:rsid w:val="001B2AA7"/>
    <w:rsid w:val="001B4908"/>
    <w:rsid w:val="001B5118"/>
    <w:rsid w:val="001B594E"/>
    <w:rsid w:val="001B682A"/>
    <w:rsid w:val="001B755B"/>
    <w:rsid w:val="001C04A5"/>
    <w:rsid w:val="001C086E"/>
    <w:rsid w:val="001C0D9F"/>
    <w:rsid w:val="001C1891"/>
    <w:rsid w:val="001C2200"/>
    <w:rsid w:val="001C2DFE"/>
    <w:rsid w:val="001C368F"/>
    <w:rsid w:val="001C3A12"/>
    <w:rsid w:val="001C451F"/>
    <w:rsid w:val="001C5428"/>
    <w:rsid w:val="001C6858"/>
    <w:rsid w:val="001C7812"/>
    <w:rsid w:val="001D1064"/>
    <w:rsid w:val="001D1603"/>
    <w:rsid w:val="001D1EBB"/>
    <w:rsid w:val="001D31E6"/>
    <w:rsid w:val="001D3B32"/>
    <w:rsid w:val="001D4163"/>
    <w:rsid w:val="001D4415"/>
    <w:rsid w:val="001D47AD"/>
    <w:rsid w:val="001D47FA"/>
    <w:rsid w:val="001D4B95"/>
    <w:rsid w:val="001D5345"/>
    <w:rsid w:val="001D5967"/>
    <w:rsid w:val="001D6819"/>
    <w:rsid w:val="001D77C9"/>
    <w:rsid w:val="001D7C56"/>
    <w:rsid w:val="001E098D"/>
    <w:rsid w:val="001E2F62"/>
    <w:rsid w:val="001E3034"/>
    <w:rsid w:val="001E4D6C"/>
    <w:rsid w:val="001E63EE"/>
    <w:rsid w:val="001F1095"/>
    <w:rsid w:val="001F125D"/>
    <w:rsid w:val="001F2A3D"/>
    <w:rsid w:val="001F33DE"/>
    <w:rsid w:val="001F3A81"/>
    <w:rsid w:val="001F3B77"/>
    <w:rsid w:val="001F43F0"/>
    <w:rsid w:val="001F5563"/>
    <w:rsid w:val="001F56B0"/>
    <w:rsid w:val="001F6D15"/>
    <w:rsid w:val="001F703F"/>
    <w:rsid w:val="00200B0F"/>
    <w:rsid w:val="00200D6D"/>
    <w:rsid w:val="00201C59"/>
    <w:rsid w:val="00202548"/>
    <w:rsid w:val="0020327D"/>
    <w:rsid w:val="002032F8"/>
    <w:rsid w:val="00203C44"/>
    <w:rsid w:val="0020422F"/>
    <w:rsid w:val="00205876"/>
    <w:rsid w:val="00205FB0"/>
    <w:rsid w:val="0020615C"/>
    <w:rsid w:val="00206724"/>
    <w:rsid w:val="002067A9"/>
    <w:rsid w:val="0020791B"/>
    <w:rsid w:val="002114EB"/>
    <w:rsid w:val="00212AEA"/>
    <w:rsid w:val="00213078"/>
    <w:rsid w:val="002138D0"/>
    <w:rsid w:val="002154B4"/>
    <w:rsid w:val="00215FBC"/>
    <w:rsid w:val="00216CE9"/>
    <w:rsid w:val="0021779D"/>
    <w:rsid w:val="00220AA3"/>
    <w:rsid w:val="00220CE8"/>
    <w:rsid w:val="002223A5"/>
    <w:rsid w:val="0022314A"/>
    <w:rsid w:val="002234E8"/>
    <w:rsid w:val="00224B97"/>
    <w:rsid w:val="00225181"/>
    <w:rsid w:val="0022581F"/>
    <w:rsid w:val="00226C22"/>
    <w:rsid w:val="00227292"/>
    <w:rsid w:val="00227446"/>
    <w:rsid w:val="00231D81"/>
    <w:rsid w:val="002329C4"/>
    <w:rsid w:val="00233425"/>
    <w:rsid w:val="00237054"/>
    <w:rsid w:val="00237BBD"/>
    <w:rsid w:val="002403B6"/>
    <w:rsid w:val="0024088A"/>
    <w:rsid w:val="002420E0"/>
    <w:rsid w:val="00242BA2"/>
    <w:rsid w:val="00243138"/>
    <w:rsid w:val="0024336C"/>
    <w:rsid w:val="0024691B"/>
    <w:rsid w:val="00251223"/>
    <w:rsid w:val="00251C75"/>
    <w:rsid w:val="0025216A"/>
    <w:rsid w:val="002535CD"/>
    <w:rsid w:val="0025390F"/>
    <w:rsid w:val="00253A49"/>
    <w:rsid w:val="002545EC"/>
    <w:rsid w:val="00255619"/>
    <w:rsid w:val="00257C13"/>
    <w:rsid w:val="00260140"/>
    <w:rsid w:val="002619A8"/>
    <w:rsid w:val="00261ADE"/>
    <w:rsid w:val="002633DC"/>
    <w:rsid w:val="00264AD5"/>
    <w:rsid w:val="00265354"/>
    <w:rsid w:val="002708B2"/>
    <w:rsid w:val="002715FB"/>
    <w:rsid w:val="002738CC"/>
    <w:rsid w:val="002743B5"/>
    <w:rsid w:val="0027453E"/>
    <w:rsid w:val="00274B48"/>
    <w:rsid w:val="002753D7"/>
    <w:rsid w:val="002802F3"/>
    <w:rsid w:val="00280601"/>
    <w:rsid w:val="002808AC"/>
    <w:rsid w:val="00281034"/>
    <w:rsid w:val="00281375"/>
    <w:rsid w:val="00285C9B"/>
    <w:rsid w:val="002861D4"/>
    <w:rsid w:val="00286F42"/>
    <w:rsid w:val="00287BED"/>
    <w:rsid w:val="00290046"/>
    <w:rsid w:val="0029008E"/>
    <w:rsid w:val="002905EA"/>
    <w:rsid w:val="002917E9"/>
    <w:rsid w:val="002918EF"/>
    <w:rsid w:val="002930AB"/>
    <w:rsid w:val="00293314"/>
    <w:rsid w:val="0029361D"/>
    <w:rsid w:val="00294B2F"/>
    <w:rsid w:val="00295346"/>
    <w:rsid w:val="002A0025"/>
    <w:rsid w:val="002A0284"/>
    <w:rsid w:val="002A2432"/>
    <w:rsid w:val="002A333C"/>
    <w:rsid w:val="002A3E0F"/>
    <w:rsid w:val="002A3E17"/>
    <w:rsid w:val="002A5E54"/>
    <w:rsid w:val="002A5E55"/>
    <w:rsid w:val="002A5E81"/>
    <w:rsid w:val="002A6C3D"/>
    <w:rsid w:val="002A78D5"/>
    <w:rsid w:val="002B04AB"/>
    <w:rsid w:val="002B09EE"/>
    <w:rsid w:val="002B36A1"/>
    <w:rsid w:val="002B43C8"/>
    <w:rsid w:val="002B55CE"/>
    <w:rsid w:val="002B5653"/>
    <w:rsid w:val="002B714D"/>
    <w:rsid w:val="002B7F31"/>
    <w:rsid w:val="002C048A"/>
    <w:rsid w:val="002C0675"/>
    <w:rsid w:val="002C2444"/>
    <w:rsid w:val="002C2573"/>
    <w:rsid w:val="002C73C9"/>
    <w:rsid w:val="002C7E93"/>
    <w:rsid w:val="002D00C2"/>
    <w:rsid w:val="002D00F2"/>
    <w:rsid w:val="002D2719"/>
    <w:rsid w:val="002D2F30"/>
    <w:rsid w:val="002D2FA3"/>
    <w:rsid w:val="002D48C8"/>
    <w:rsid w:val="002D54FB"/>
    <w:rsid w:val="002D5FDB"/>
    <w:rsid w:val="002D6D44"/>
    <w:rsid w:val="002D733F"/>
    <w:rsid w:val="002E017E"/>
    <w:rsid w:val="002E1596"/>
    <w:rsid w:val="002E1744"/>
    <w:rsid w:val="002E1C51"/>
    <w:rsid w:val="002E3387"/>
    <w:rsid w:val="002E40E8"/>
    <w:rsid w:val="002E4BF3"/>
    <w:rsid w:val="002E52B4"/>
    <w:rsid w:val="002E61F9"/>
    <w:rsid w:val="002E7858"/>
    <w:rsid w:val="002F0CF0"/>
    <w:rsid w:val="002F12D2"/>
    <w:rsid w:val="002F13C9"/>
    <w:rsid w:val="002F1E04"/>
    <w:rsid w:val="002F242F"/>
    <w:rsid w:val="002F33EB"/>
    <w:rsid w:val="002F39A4"/>
    <w:rsid w:val="002F53AD"/>
    <w:rsid w:val="002F5481"/>
    <w:rsid w:val="002F63CD"/>
    <w:rsid w:val="002F7980"/>
    <w:rsid w:val="003019E7"/>
    <w:rsid w:val="0030341E"/>
    <w:rsid w:val="003034EA"/>
    <w:rsid w:val="00305C55"/>
    <w:rsid w:val="0031331D"/>
    <w:rsid w:val="00314984"/>
    <w:rsid w:val="00314985"/>
    <w:rsid w:val="00314C86"/>
    <w:rsid w:val="00315135"/>
    <w:rsid w:val="003158EA"/>
    <w:rsid w:val="00315F3A"/>
    <w:rsid w:val="00315F5C"/>
    <w:rsid w:val="00316F39"/>
    <w:rsid w:val="0032010B"/>
    <w:rsid w:val="0032084C"/>
    <w:rsid w:val="00321736"/>
    <w:rsid w:val="00321CD3"/>
    <w:rsid w:val="00322193"/>
    <w:rsid w:val="0032252D"/>
    <w:rsid w:val="00322747"/>
    <w:rsid w:val="00323AE9"/>
    <w:rsid w:val="00323ECC"/>
    <w:rsid w:val="0032496D"/>
    <w:rsid w:val="00325924"/>
    <w:rsid w:val="00325AE1"/>
    <w:rsid w:val="0032632B"/>
    <w:rsid w:val="00330A8F"/>
    <w:rsid w:val="00332060"/>
    <w:rsid w:val="00332121"/>
    <w:rsid w:val="003324BC"/>
    <w:rsid w:val="00332596"/>
    <w:rsid w:val="003333D9"/>
    <w:rsid w:val="003352DC"/>
    <w:rsid w:val="00341A31"/>
    <w:rsid w:val="0034237C"/>
    <w:rsid w:val="00343E52"/>
    <w:rsid w:val="00346056"/>
    <w:rsid w:val="0035192F"/>
    <w:rsid w:val="0035240C"/>
    <w:rsid w:val="0035282D"/>
    <w:rsid w:val="0035289A"/>
    <w:rsid w:val="00353035"/>
    <w:rsid w:val="00353C45"/>
    <w:rsid w:val="00354C9D"/>
    <w:rsid w:val="0035696E"/>
    <w:rsid w:val="00356BDB"/>
    <w:rsid w:val="00356F0E"/>
    <w:rsid w:val="00357E6C"/>
    <w:rsid w:val="00357EA3"/>
    <w:rsid w:val="00360105"/>
    <w:rsid w:val="00360194"/>
    <w:rsid w:val="00361D56"/>
    <w:rsid w:val="003625DA"/>
    <w:rsid w:val="0036272C"/>
    <w:rsid w:val="00366261"/>
    <w:rsid w:val="003674E7"/>
    <w:rsid w:val="00372608"/>
    <w:rsid w:val="003733D1"/>
    <w:rsid w:val="0037341F"/>
    <w:rsid w:val="0037361D"/>
    <w:rsid w:val="00374585"/>
    <w:rsid w:val="00374C73"/>
    <w:rsid w:val="0037593E"/>
    <w:rsid w:val="003761D6"/>
    <w:rsid w:val="00376684"/>
    <w:rsid w:val="00377232"/>
    <w:rsid w:val="00377C16"/>
    <w:rsid w:val="00380EA2"/>
    <w:rsid w:val="003816DB"/>
    <w:rsid w:val="00382C7C"/>
    <w:rsid w:val="00382FED"/>
    <w:rsid w:val="00383159"/>
    <w:rsid w:val="00383C12"/>
    <w:rsid w:val="00384FC4"/>
    <w:rsid w:val="00386F34"/>
    <w:rsid w:val="00387C8A"/>
    <w:rsid w:val="00391B5D"/>
    <w:rsid w:val="003929E6"/>
    <w:rsid w:val="00392CC5"/>
    <w:rsid w:val="00394FBB"/>
    <w:rsid w:val="00396E3D"/>
    <w:rsid w:val="00397647"/>
    <w:rsid w:val="003A062B"/>
    <w:rsid w:val="003A0E02"/>
    <w:rsid w:val="003A0E30"/>
    <w:rsid w:val="003A239E"/>
    <w:rsid w:val="003A3F0D"/>
    <w:rsid w:val="003A44D0"/>
    <w:rsid w:val="003A5047"/>
    <w:rsid w:val="003A5AEA"/>
    <w:rsid w:val="003A672F"/>
    <w:rsid w:val="003B003F"/>
    <w:rsid w:val="003B0364"/>
    <w:rsid w:val="003B0E92"/>
    <w:rsid w:val="003B10A7"/>
    <w:rsid w:val="003B1744"/>
    <w:rsid w:val="003B184A"/>
    <w:rsid w:val="003B1D4B"/>
    <w:rsid w:val="003B37FB"/>
    <w:rsid w:val="003B5479"/>
    <w:rsid w:val="003B6FAC"/>
    <w:rsid w:val="003B7688"/>
    <w:rsid w:val="003C08A3"/>
    <w:rsid w:val="003C0E16"/>
    <w:rsid w:val="003C31A0"/>
    <w:rsid w:val="003C65E9"/>
    <w:rsid w:val="003C69DA"/>
    <w:rsid w:val="003C7005"/>
    <w:rsid w:val="003C7F11"/>
    <w:rsid w:val="003D00FE"/>
    <w:rsid w:val="003D0452"/>
    <w:rsid w:val="003D178A"/>
    <w:rsid w:val="003D4C1C"/>
    <w:rsid w:val="003D5314"/>
    <w:rsid w:val="003D576D"/>
    <w:rsid w:val="003D67FB"/>
    <w:rsid w:val="003D6EAB"/>
    <w:rsid w:val="003E00B3"/>
    <w:rsid w:val="003E099F"/>
    <w:rsid w:val="003E0D81"/>
    <w:rsid w:val="003E162B"/>
    <w:rsid w:val="003E1811"/>
    <w:rsid w:val="003E1E61"/>
    <w:rsid w:val="003E4152"/>
    <w:rsid w:val="003E48AD"/>
    <w:rsid w:val="003F074A"/>
    <w:rsid w:val="003F180D"/>
    <w:rsid w:val="003F1979"/>
    <w:rsid w:val="003F2523"/>
    <w:rsid w:val="003F263E"/>
    <w:rsid w:val="003F2C9D"/>
    <w:rsid w:val="003F3A99"/>
    <w:rsid w:val="003F3BC9"/>
    <w:rsid w:val="003F3D1B"/>
    <w:rsid w:val="003F3EFB"/>
    <w:rsid w:val="003F467B"/>
    <w:rsid w:val="003F4856"/>
    <w:rsid w:val="003F592C"/>
    <w:rsid w:val="003F7F68"/>
    <w:rsid w:val="00400D11"/>
    <w:rsid w:val="004012A4"/>
    <w:rsid w:val="004020B2"/>
    <w:rsid w:val="0040242B"/>
    <w:rsid w:val="00405F4D"/>
    <w:rsid w:val="00407020"/>
    <w:rsid w:val="004108A5"/>
    <w:rsid w:val="00410B2F"/>
    <w:rsid w:val="00411A5A"/>
    <w:rsid w:val="004143CC"/>
    <w:rsid w:val="00414C1D"/>
    <w:rsid w:val="0041560D"/>
    <w:rsid w:val="0041593F"/>
    <w:rsid w:val="0041669C"/>
    <w:rsid w:val="00417A15"/>
    <w:rsid w:val="00420319"/>
    <w:rsid w:val="004206D1"/>
    <w:rsid w:val="0042102E"/>
    <w:rsid w:val="00421423"/>
    <w:rsid w:val="00424BDF"/>
    <w:rsid w:val="00424F3F"/>
    <w:rsid w:val="0042551A"/>
    <w:rsid w:val="00425D30"/>
    <w:rsid w:val="004268A8"/>
    <w:rsid w:val="0042771C"/>
    <w:rsid w:val="00427CBB"/>
    <w:rsid w:val="00427F8A"/>
    <w:rsid w:val="00432E67"/>
    <w:rsid w:val="00434127"/>
    <w:rsid w:val="00435B8C"/>
    <w:rsid w:val="00436C2B"/>
    <w:rsid w:val="004409CD"/>
    <w:rsid w:val="00440AB9"/>
    <w:rsid w:val="00440D99"/>
    <w:rsid w:val="004412BC"/>
    <w:rsid w:val="00441462"/>
    <w:rsid w:val="004422A3"/>
    <w:rsid w:val="00443C1E"/>
    <w:rsid w:val="00444BEA"/>
    <w:rsid w:val="004458E5"/>
    <w:rsid w:val="00445F94"/>
    <w:rsid w:val="00446089"/>
    <w:rsid w:val="0044644B"/>
    <w:rsid w:val="00446485"/>
    <w:rsid w:val="004471FF"/>
    <w:rsid w:val="0045008C"/>
    <w:rsid w:val="004502C2"/>
    <w:rsid w:val="0045062A"/>
    <w:rsid w:val="00450D79"/>
    <w:rsid w:val="00452332"/>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05D"/>
    <w:rsid w:val="004663E5"/>
    <w:rsid w:val="004669A4"/>
    <w:rsid w:val="004708A1"/>
    <w:rsid w:val="00470C81"/>
    <w:rsid w:val="0047299E"/>
    <w:rsid w:val="004738C4"/>
    <w:rsid w:val="004741AC"/>
    <w:rsid w:val="00474223"/>
    <w:rsid w:val="004760E2"/>
    <w:rsid w:val="004771C2"/>
    <w:rsid w:val="00484208"/>
    <w:rsid w:val="00484D8B"/>
    <w:rsid w:val="004862EA"/>
    <w:rsid w:val="00486660"/>
    <w:rsid w:val="00487B61"/>
    <w:rsid w:val="00487E40"/>
    <w:rsid w:val="004907D9"/>
    <w:rsid w:val="00490C64"/>
    <w:rsid w:val="004911BF"/>
    <w:rsid w:val="00491639"/>
    <w:rsid w:val="00492406"/>
    <w:rsid w:val="00494431"/>
    <w:rsid w:val="0049668F"/>
    <w:rsid w:val="00497255"/>
    <w:rsid w:val="00497DCE"/>
    <w:rsid w:val="004A0473"/>
    <w:rsid w:val="004A06C3"/>
    <w:rsid w:val="004A0DC6"/>
    <w:rsid w:val="004A0EE6"/>
    <w:rsid w:val="004A23B3"/>
    <w:rsid w:val="004A3324"/>
    <w:rsid w:val="004A335E"/>
    <w:rsid w:val="004A52D3"/>
    <w:rsid w:val="004A5724"/>
    <w:rsid w:val="004A7D29"/>
    <w:rsid w:val="004B25E3"/>
    <w:rsid w:val="004B2BC4"/>
    <w:rsid w:val="004B2F48"/>
    <w:rsid w:val="004B323F"/>
    <w:rsid w:val="004B4330"/>
    <w:rsid w:val="004B45F7"/>
    <w:rsid w:val="004B603E"/>
    <w:rsid w:val="004B64EC"/>
    <w:rsid w:val="004B69DA"/>
    <w:rsid w:val="004B6CF1"/>
    <w:rsid w:val="004B7910"/>
    <w:rsid w:val="004C2C45"/>
    <w:rsid w:val="004C3320"/>
    <w:rsid w:val="004C3AD7"/>
    <w:rsid w:val="004C47AD"/>
    <w:rsid w:val="004C4F86"/>
    <w:rsid w:val="004C510F"/>
    <w:rsid w:val="004C656D"/>
    <w:rsid w:val="004C6BBA"/>
    <w:rsid w:val="004D0FE3"/>
    <w:rsid w:val="004D128F"/>
    <w:rsid w:val="004D17FD"/>
    <w:rsid w:val="004D207D"/>
    <w:rsid w:val="004D26CE"/>
    <w:rsid w:val="004D279E"/>
    <w:rsid w:val="004D3DEB"/>
    <w:rsid w:val="004D43E8"/>
    <w:rsid w:val="004D4794"/>
    <w:rsid w:val="004D4AA9"/>
    <w:rsid w:val="004D4C67"/>
    <w:rsid w:val="004D532A"/>
    <w:rsid w:val="004D5CBA"/>
    <w:rsid w:val="004D71EE"/>
    <w:rsid w:val="004E1FA1"/>
    <w:rsid w:val="004E3637"/>
    <w:rsid w:val="004E38AE"/>
    <w:rsid w:val="004E43A7"/>
    <w:rsid w:val="004E5844"/>
    <w:rsid w:val="004E7000"/>
    <w:rsid w:val="004E76B2"/>
    <w:rsid w:val="004F0679"/>
    <w:rsid w:val="004F1A07"/>
    <w:rsid w:val="004F2E0D"/>
    <w:rsid w:val="004F588D"/>
    <w:rsid w:val="004F660B"/>
    <w:rsid w:val="004F6798"/>
    <w:rsid w:val="0050114E"/>
    <w:rsid w:val="0050262F"/>
    <w:rsid w:val="00502682"/>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DE5"/>
    <w:rsid w:val="00530ED9"/>
    <w:rsid w:val="00531195"/>
    <w:rsid w:val="005317D7"/>
    <w:rsid w:val="00535A1F"/>
    <w:rsid w:val="00536445"/>
    <w:rsid w:val="0054067A"/>
    <w:rsid w:val="005412A1"/>
    <w:rsid w:val="005425B8"/>
    <w:rsid w:val="005426CE"/>
    <w:rsid w:val="005430C6"/>
    <w:rsid w:val="0054375F"/>
    <w:rsid w:val="00543C87"/>
    <w:rsid w:val="0054461F"/>
    <w:rsid w:val="005454A6"/>
    <w:rsid w:val="005467B8"/>
    <w:rsid w:val="005476A8"/>
    <w:rsid w:val="00547940"/>
    <w:rsid w:val="0055093C"/>
    <w:rsid w:val="00550D6D"/>
    <w:rsid w:val="0055316F"/>
    <w:rsid w:val="00554FC4"/>
    <w:rsid w:val="00555773"/>
    <w:rsid w:val="00555C52"/>
    <w:rsid w:val="00555EB8"/>
    <w:rsid w:val="0055748B"/>
    <w:rsid w:val="005600FB"/>
    <w:rsid w:val="00561F91"/>
    <w:rsid w:val="0056306C"/>
    <w:rsid w:val="00563178"/>
    <w:rsid w:val="00563FE2"/>
    <w:rsid w:val="0056436E"/>
    <w:rsid w:val="00566963"/>
    <w:rsid w:val="00566A7E"/>
    <w:rsid w:val="00566FC5"/>
    <w:rsid w:val="00572CB3"/>
    <w:rsid w:val="005738EF"/>
    <w:rsid w:val="00573E0F"/>
    <w:rsid w:val="0057411B"/>
    <w:rsid w:val="00574DB5"/>
    <w:rsid w:val="00574F26"/>
    <w:rsid w:val="00574F85"/>
    <w:rsid w:val="00574F95"/>
    <w:rsid w:val="0057572E"/>
    <w:rsid w:val="00576C94"/>
    <w:rsid w:val="00576D0F"/>
    <w:rsid w:val="00581C21"/>
    <w:rsid w:val="0058207C"/>
    <w:rsid w:val="0058333A"/>
    <w:rsid w:val="00583415"/>
    <w:rsid w:val="00583993"/>
    <w:rsid w:val="00584114"/>
    <w:rsid w:val="0058452F"/>
    <w:rsid w:val="0058717E"/>
    <w:rsid w:val="00591590"/>
    <w:rsid w:val="005A0088"/>
    <w:rsid w:val="005A19FE"/>
    <w:rsid w:val="005A1CCA"/>
    <w:rsid w:val="005A2F25"/>
    <w:rsid w:val="005A31F2"/>
    <w:rsid w:val="005A3B82"/>
    <w:rsid w:val="005A3F10"/>
    <w:rsid w:val="005A4667"/>
    <w:rsid w:val="005B0BE8"/>
    <w:rsid w:val="005B32C5"/>
    <w:rsid w:val="005B4B07"/>
    <w:rsid w:val="005B5D06"/>
    <w:rsid w:val="005B7355"/>
    <w:rsid w:val="005B785D"/>
    <w:rsid w:val="005B787C"/>
    <w:rsid w:val="005B7D33"/>
    <w:rsid w:val="005C06E6"/>
    <w:rsid w:val="005C27A8"/>
    <w:rsid w:val="005C3D45"/>
    <w:rsid w:val="005D216D"/>
    <w:rsid w:val="005D29E7"/>
    <w:rsid w:val="005D32A0"/>
    <w:rsid w:val="005D32E7"/>
    <w:rsid w:val="005D42B4"/>
    <w:rsid w:val="005D434B"/>
    <w:rsid w:val="005D4768"/>
    <w:rsid w:val="005D5686"/>
    <w:rsid w:val="005D5F73"/>
    <w:rsid w:val="005E01B7"/>
    <w:rsid w:val="005E1F51"/>
    <w:rsid w:val="005E23FD"/>
    <w:rsid w:val="005E3967"/>
    <w:rsid w:val="005E3BA0"/>
    <w:rsid w:val="005E6218"/>
    <w:rsid w:val="005E672D"/>
    <w:rsid w:val="005E6D1A"/>
    <w:rsid w:val="005E7AAA"/>
    <w:rsid w:val="005E7E8F"/>
    <w:rsid w:val="005F066B"/>
    <w:rsid w:val="005F0891"/>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089A"/>
    <w:rsid w:val="00612E94"/>
    <w:rsid w:val="00612EC9"/>
    <w:rsid w:val="00614FD3"/>
    <w:rsid w:val="0061512A"/>
    <w:rsid w:val="00615593"/>
    <w:rsid w:val="0061591A"/>
    <w:rsid w:val="006164D7"/>
    <w:rsid w:val="006173B1"/>
    <w:rsid w:val="0061763E"/>
    <w:rsid w:val="00617A45"/>
    <w:rsid w:val="00617A4F"/>
    <w:rsid w:val="006210E4"/>
    <w:rsid w:val="006214B5"/>
    <w:rsid w:val="00621E5A"/>
    <w:rsid w:val="00623AB0"/>
    <w:rsid w:val="0062424E"/>
    <w:rsid w:val="006244FB"/>
    <w:rsid w:val="00624689"/>
    <w:rsid w:val="00625030"/>
    <w:rsid w:val="00625C53"/>
    <w:rsid w:val="00625FE7"/>
    <w:rsid w:val="00630D74"/>
    <w:rsid w:val="0063198A"/>
    <w:rsid w:val="00632618"/>
    <w:rsid w:val="00634992"/>
    <w:rsid w:val="00634C76"/>
    <w:rsid w:val="006366DA"/>
    <w:rsid w:val="00636DE2"/>
    <w:rsid w:val="006402BD"/>
    <w:rsid w:val="00640503"/>
    <w:rsid w:val="006406F4"/>
    <w:rsid w:val="006407BE"/>
    <w:rsid w:val="00640B2E"/>
    <w:rsid w:val="006419B7"/>
    <w:rsid w:val="00643122"/>
    <w:rsid w:val="00643D97"/>
    <w:rsid w:val="006451E7"/>
    <w:rsid w:val="0064572F"/>
    <w:rsid w:val="00647206"/>
    <w:rsid w:val="00651981"/>
    <w:rsid w:val="00651E4E"/>
    <w:rsid w:val="0065209E"/>
    <w:rsid w:val="0065371A"/>
    <w:rsid w:val="006546EC"/>
    <w:rsid w:val="00654AC4"/>
    <w:rsid w:val="00655777"/>
    <w:rsid w:val="00656301"/>
    <w:rsid w:val="006576DB"/>
    <w:rsid w:val="0066022C"/>
    <w:rsid w:val="00661853"/>
    <w:rsid w:val="00661DCB"/>
    <w:rsid w:val="0066302F"/>
    <w:rsid w:val="006640B9"/>
    <w:rsid w:val="006658CA"/>
    <w:rsid w:val="00665981"/>
    <w:rsid w:val="006663B0"/>
    <w:rsid w:val="00666C14"/>
    <w:rsid w:val="00667605"/>
    <w:rsid w:val="00667D46"/>
    <w:rsid w:val="00670181"/>
    <w:rsid w:val="00672602"/>
    <w:rsid w:val="0067289D"/>
    <w:rsid w:val="00674FD2"/>
    <w:rsid w:val="00675161"/>
    <w:rsid w:val="00676FC2"/>
    <w:rsid w:val="00677A8A"/>
    <w:rsid w:val="006813CE"/>
    <w:rsid w:val="00681684"/>
    <w:rsid w:val="00681703"/>
    <w:rsid w:val="0068265E"/>
    <w:rsid w:val="00682F5C"/>
    <w:rsid w:val="0068307A"/>
    <w:rsid w:val="006832EB"/>
    <w:rsid w:val="00684D1D"/>
    <w:rsid w:val="006854CA"/>
    <w:rsid w:val="00685D40"/>
    <w:rsid w:val="00685D90"/>
    <w:rsid w:val="00685F91"/>
    <w:rsid w:val="006861EF"/>
    <w:rsid w:val="00686F0C"/>
    <w:rsid w:val="00687D02"/>
    <w:rsid w:val="006931ED"/>
    <w:rsid w:val="00693EB7"/>
    <w:rsid w:val="0069528F"/>
    <w:rsid w:val="00696B92"/>
    <w:rsid w:val="00696D62"/>
    <w:rsid w:val="0069778F"/>
    <w:rsid w:val="00697B93"/>
    <w:rsid w:val="006A05E4"/>
    <w:rsid w:val="006A0D6B"/>
    <w:rsid w:val="006A0FEA"/>
    <w:rsid w:val="006A11BB"/>
    <w:rsid w:val="006A2FDF"/>
    <w:rsid w:val="006A4511"/>
    <w:rsid w:val="006A47D7"/>
    <w:rsid w:val="006A4A92"/>
    <w:rsid w:val="006A56B7"/>
    <w:rsid w:val="006A6C7F"/>
    <w:rsid w:val="006A703F"/>
    <w:rsid w:val="006A73AD"/>
    <w:rsid w:val="006B0614"/>
    <w:rsid w:val="006B2BF4"/>
    <w:rsid w:val="006B3FAA"/>
    <w:rsid w:val="006C14ED"/>
    <w:rsid w:val="006C23A6"/>
    <w:rsid w:val="006C3ED9"/>
    <w:rsid w:val="006C41F9"/>
    <w:rsid w:val="006C461C"/>
    <w:rsid w:val="006C4628"/>
    <w:rsid w:val="006C58BB"/>
    <w:rsid w:val="006C6B4A"/>
    <w:rsid w:val="006D4B10"/>
    <w:rsid w:val="006D52D1"/>
    <w:rsid w:val="006D6E14"/>
    <w:rsid w:val="006D794E"/>
    <w:rsid w:val="006E1402"/>
    <w:rsid w:val="006E1AC0"/>
    <w:rsid w:val="006E41A1"/>
    <w:rsid w:val="006E4EA7"/>
    <w:rsid w:val="006E4F5E"/>
    <w:rsid w:val="006E5B6B"/>
    <w:rsid w:val="006E5FB8"/>
    <w:rsid w:val="006E63E9"/>
    <w:rsid w:val="006E6F89"/>
    <w:rsid w:val="006E7326"/>
    <w:rsid w:val="006F0D9C"/>
    <w:rsid w:val="006F1CB9"/>
    <w:rsid w:val="006F37E5"/>
    <w:rsid w:val="006F39CE"/>
    <w:rsid w:val="006F5AE7"/>
    <w:rsid w:val="006F6C8F"/>
    <w:rsid w:val="006F6F5C"/>
    <w:rsid w:val="006F7826"/>
    <w:rsid w:val="007009F1"/>
    <w:rsid w:val="007028F5"/>
    <w:rsid w:val="00702B5D"/>
    <w:rsid w:val="007031D6"/>
    <w:rsid w:val="0070395D"/>
    <w:rsid w:val="00705799"/>
    <w:rsid w:val="00706E5F"/>
    <w:rsid w:val="00707592"/>
    <w:rsid w:val="0071130C"/>
    <w:rsid w:val="00713413"/>
    <w:rsid w:val="007135B0"/>
    <w:rsid w:val="00713F27"/>
    <w:rsid w:val="00714073"/>
    <w:rsid w:val="0071431F"/>
    <w:rsid w:val="0071582C"/>
    <w:rsid w:val="0071587E"/>
    <w:rsid w:val="00715FB7"/>
    <w:rsid w:val="00716C5E"/>
    <w:rsid w:val="00717F8F"/>
    <w:rsid w:val="00720781"/>
    <w:rsid w:val="00722E8D"/>
    <w:rsid w:val="0072317D"/>
    <w:rsid w:val="00723317"/>
    <w:rsid w:val="00724B58"/>
    <w:rsid w:val="00724BD3"/>
    <w:rsid w:val="00724E13"/>
    <w:rsid w:val="0072624F"/>
    <w:rsid w:val="00727557"/>
    <w:rsid w:val="00727785"/>
    <w:rsid w:val="00730141"/>
    <w:rsid w:val="00730D6E"/>
    <w:rsid w:val="007321E0"/>
    <w:rsid w:val="007325BC"/>
    <w:rsid w:val="007328D0"/>
    <w:rsid w:val="007341E3"/>
    <w:rsid w:val="00741BD6"/>
    <w:rsid w:val="00743037"/>
    <w:rsid w:val="00744FE4"/>
    <w:rsid w:val="00745FD2"/>
    <w:rsid w:val="00746197"/>
    <w:rsid w:val="007516B8"/>
    <w:rsid w:val="00751754"/>
    <w:rsid w:val="00751867"/>
    <w:rsid w:val="00753EBF"/>
    <w:rsid w:val="0075474A"/>
    <w:rsid w:val="00755060"/>
    <w:rsid w:val="007567B4"/>
    <w:rsid w:val="007569BC"/>
    <w:rsid w:val="0075722A"/>
    <w:rsid w:val="007578C9"/>
    <w:rsid w:val="00760238"/>
    <w:rsid w:val="0076124F"/>
    <w:rsid w:val="00761E2D"/>
    <w:rsid w:val="00761E9A"/>
    <w:rsid w:val="007630B0"/>
    <w:rsid w:val="0076315E"/>
    <w:rsid w:val="0076329E"/>
    <w:rsid w:val="00763856"/>
    <w:rsid w:val="007638E6"/>
    <w:rsid w:val="00766A25"/>
    <w:rsid w:val="00767ADD"/>
    <w:rsid w:val="00767E62"/>
    <w:rsid w:val="00770017"/>
    <w:rsid w:val="00772E71"/>
    <w:rsid w:val="007734BF"/>
    <w:rsid w:val="00774322"/>
    <w:rsid w:val="00774AE5"/>
    <w:rsid w:val="00775FA2"/>
    <w:rsid w:val="0077694F"/>
    <w:rsid w:val="00776A53"/>
    <w:rsid w:val="00777DF6"/>
    <w:rsid w:val="007811B7"/>
    <w:rsid w:val="00781365"/>
    <w:rsid w:val="00781ABE"/>
    <w:rsid w:val="00781CC3"/>
    <w:rsid w:val="007824FB"/>
    <w:rsid w:val="00783952"/>
    <w:rsid w:val="00783C70"/>
    <w:rsid w:val="00783DC4"/>
    <w:rsid w:val="00783F2A"/>
    <w:rsid w:val="007858C7"/>
    <w:rsid w:val="00786056"/>
    <w:rsid w:val="007862B9"/>
    <w:rsid w:val="00786995"/>
    <w:rsid w:val="00787E64"/>
    <w:rsid w:val="00791219"/>
    <w:rsid w:val="00791C9C"/>
    <w:rsid w:val="00793AA4"/>
    <w:rsid w:val="00793DFF"/>
    <w:rsid w:val="00793E14"/>
    <w:rsid w:val="007940A5"/>
    <w:rsid w:val="00794C61"/>
    <w:rsid w:val="007A155B"/>
    <w:rsid w:val="007A17EB"/>
    <w:rsid w:val="007A2185"/>
    <w:rsid w:val="007A3489"/>
    <w:rsid w:val="007A4538"/>
    <w:rsid w:val="007A50BC"/>
    <w:rsid w:val="007A5104"/>
    <w:rsid w:val="007A5DC0"/>
    <w:rsid w:val="007B0291"/>
    <w:rsid w:val="007B0460"/>
    <w:rsid w:val="007B2119"/>
    <w:rsid w:val="007B2E1D"/>
    <w:rsid w:val="007B3050"/>
    <w:rsid w:val="007B3984"/>
    <w:rsid w:val="007B4DDF"/>
    <w:rsid w:val="007B51BC"/>
    <w:rsid w:val="007B644F"/>
    <w:rsid w:val="007B6A01"/>
    <w:rsid w:val="007B7FEC"/>
    <w:rsid w:val="007C0C1A"/>
    <w:rsid w:val="007C138F"/>
    <w:rsid w:val="007C1D3A"/>
    <w:rsid w:val="007C2AA1"/>
    <w:rsid w:val="007C32D0"/>
    <w:rsid w:val="007C4585"/>
    <w:rsid w:val="007C502B"/>
    <w:rsid w:val="007C5D5C"/>
    <w:rsid w:val="007C6188"/>
    <w:rsid w:val="007C7338"/>
    <w:rsid w:val="007D1B20"/>
    <w:rsid w:val="007D310B"/>
    <w:rsid w:val="007D3711"/>
    <w:rsid w:val="007D3BB8"/>
    <w:rsid w:val="007D40B4"/>
    <w:rsid w:val="007D5C50"/>
    <w:rsid w:val="007D6FEE"/>
    <w:rsid w:val="007D7E44"/>
    <w:rsid w:val="007E05D5"/>
    <w:rsid w:val="007E20DF"/>
    <w:rsid w:val="007E309C"/>
    <w:rsid w:val="007E343F"/>
    <w:rsid w:val="007E6EB6"/>
    <w:rsid w:val="007F0227"/>
    <w:rsid w:val="007F05D1"/>
    <w:rsid w:val="007F0D55"/>
    <w:rsid w:val="007F106C"/>
    <w:rsid w:val="007F133C"/>
    <w:rsid w:val="007F1A9F"/>
    <w:rsid w:val="007F1C73"/>
    <w:rsid w:val="007F28D8"/>
    <w:rsid w:val="007F31D9"/>
    <w:rsid w:val="007F3741"/>
    <w:rsid w:val="007F3851"/>
    <w:rsid w:val="007F550B"/>
    <w:rsid w:val="007F64F6"/>
    <w:rsid w:val="007F741B"/>
    <w:rsid w:val="007F7498"/>
    <w:rsid w:val="007F7F4B"/>
    <w:rsid w:val="00800705"/>
    <w:rsid w:val="0080080B"/>
    <w:rsid w:val="008009E2"/>
    <w:rsid w:val="0080222B"/>
    <w:rsid w:val="0080394C"/>
    <w:rsid w:val="00805752"/>
    <w:rsid w:val="0080661B"/>
    <w:rsid w:val="00806825"/>
    <w:rsid w:val="008114C8"/>
    <w:rsid w:val="00811889"/>
    <w:rsid w:val="00811EBB"/>
    <w:rsid w:val="00813388"/>
    <w:rsid w:val="00814034"/>
    <w:rsid w:val="00814B43"/>
    <w:rsid w:val="0081624A"/>
    <w:rsid w:val="008171DA"/>
    <w:rsid w:val="00820FFD"/>
    <w:rsid w:val="008217E8"/>
    <w:rsid w:val="00830812"/>
    <w:rsid w:val="008319B5"/>
    <w:rsid w:val="00831E03"/>
    <w:rsid w:val="00832AFF"/>
    <w:rsid w:val="008362A1"/>
    <w:rsid w:val="00840A9B"/>
    <w:rsid w:val="008421D2"/>
    <w:rsid w:val="008431BC"/>
    <w:rsid w:val="00844B3D"/>
    <w:rsid w:val="00844F12"/>
    <w:rsid w:val="00845339"/>
    <w:rsid w:val="00845533"/>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6669A"/>
    <w:rsid w:val="00867FED"/>
    <w:rsid w:val="0087243C"/>
    <w:rsid w:val="00872823"/>
    <w:rsid w:val="00874ABF"/>
    <w:rsid w:val="008757B5"/>
    <w:rsid w:val="00881C37"/>
    <w:rsid w:val="0088300F"/>
    <w:rsid w:val="00883748"/>
    <w:rsid w:val="008906A8"/>
    <w:rsid w:val="00890B0D"/>
    <w:rsid w:val="00890CA6"/>
    <w:rsid w:val="00890E72"/>
    <w:rsid w:val="008913E7"/>
    <w:rsid w:val="00892248"/>
    <w:rsid w:val="008928D2"/>
    <w:rsid w:val="0089305F"/>
    <w:rsid w:val="0089323A"/>
    <w:rsid w:val="00893996"/>
    <w:rsid w:val="00894790"/>
    <w:rsid w:val="008969B7"/>
    <w:rsid w:val="00897A78"/>
    <w:rsid w:val="008A0557"/>
    <w:rsid w:val="008A2F1D"/>
    <w:rsid w:val="008A3031"/>
    <w:rsid w:val="008A44A9"/>
    <w:rsid w:val="008A470A"/>
    <w:rsid w:val="008A4B67"/>
    <w:rsid w:val="008A7BDF"/>
    <w:rsid w:val="008B3334"/>
    <w:rsid w:val="008B5642"/>
    <w:rsid w:val="008B5BB6"/>
    <w:rsid w:val="008B6543"/>
    <w:rsid w:val="008B6AAD"/>
    <w:rsid w:val="008B6D65"/>
    <w:rsid w:val="008C0E4C"/>
    <w:rsid w:val="008C3FE8"/>
    <w:rsid w:val="008C48D4"/>
    <w:rsid w:val="008C52D8"/>
    <w:rsid w:val="008C5662"/>
    <w:rsid w:val="008C5D19"/>
    <w:rsid w:val="008C661B"/>
    <w:rsid w:val="008C6876"/>
    <w:rsid w:val="008C764C"/>
    <w:rsid w:val="008D167B"/>
    <w:rsid w:val="008D1967"/>
    <w:rsid w:val="008D3161"/>
    <w:rsid w:val="008D44A4"/>
    <w:rsid w:val="008D52A2"/>
    <w:rsid w:val="008D57E4"/>
    <w:rsid w:val="008D60BC"/>
    <w:rsid w:val="008D6131"/>
    <w:rsid w:val="008D7F90"/>
    <w:rsid w:val="008E0F20"/>
    <w:rsid w:val="008E2601"/>
    <w:rsid w:val="008E3E9B"/>
    <w:rsid w:val="008E41FC"/>
    <w:rsid w:val="008E484D"/>
    <w:rsid w:val="008E4AF0"/>
    <w:rsid w:val="008E773A"/>
    <w:rsid w:val="008E7C5D"/>
    <w:rsid w:val="008F0479"/>
    <w:rsid w:val="008F2DF8"/>
    <w:rsid w:val="008F3DB3"/>
    <w:rsid w:val="008F4C58"/>
    <w:rsid w:val="008F4F7B"/>
    <w:rsid w:val="008F50CC"/>
    <w:rsid w:val="008F53DC"/>
    <w:rsid w:val="00901050"/>
    <w:rsid w:val="009010F2"/>
    <w:rsid w:val="00901A18"/>
    <w:rsid w:val="00901BA2"/>
    <w:rsid w:val="00903B34"/>
    <w:rsid w:val="009044AD"/>
    <w:rsid w:val="00904B5E"/>
    <w:rsid w:val="00904F89"/>
    <w:rsid w:val="00905783"/>
    <w:rsid w:val="009064B9"/>
    <w:rsid w:val="00906E7A"/>
    <w:rsid w:val="00907F21"/>
    <w:rsid w:val="00910681"/>
    <w:rsid w:val="00910FFE"/>
    <w:rsid w:val="00912AD9"/>
    <w:rsid w:val="009131E3"/>
    <w:rsid w:val="0091399E"/>
    <w:rsid w:val="00913C25"/>
    <w:rsid w:val="0091494C"/>
    <w:rsid w:val="009152BD"/>
    <w:rsid w:val="009154D5"/>
    <w:rsid w:val="009156E1"/>
    <w:rsid w:val="00916D9E"/>
    <w:rsid w:val="00917019"/>
    <w:rsid w:val="00920325"/>
    <w:rsid w:val="00920C7D"/>
    <w:rsid w:val="00923743"/>
    <w:rsid w:val="00923A48"/>
    <w:rsid w:val="00924BB8"/>
    <w:rsid w:val="00924F6E"/>
    <w:rsid w:val="00926CA1"/>
    <w:rsid w:val="009273DE"/>
    <w:rsid w:val="009273E7"/>
    <w:rsid w:val="009309CC"/>
    <w:rsid w:val="00930D4D"/>
    <w:rsid w:val="00932334"/>
    <w:rsid w:val="009325D3"/>
    <w:rsid w:val="00934480"/>
    <w:rsid w:val="0093473E"/>
    <w:rsid w:val="009377C8"/>
    <w:rsid w:val="009417D6"/>
    <w:rsid w:val="00942361"/>
    <w:rsid w:val="00942CFD"/>
    <w:rsid w:val="009432EC"/>
    <w:rsid w:val="00945494"/>
    <w:rsid w:val="009502E9"/>
    <w:rsid w:val="00950D12"/>
    <w:rsid w:val="00954865"/>
    <w:rsid w:val="00954B2A"/>
    <w:rsid w:val="0095619A"/>
    <w:rsid w:val="00956977"/>
    <w:rsid w:val="00956A9D"/>
    <w:rsid w:val="009572B0"/>
    <w:rsid w:val="00960541"/>
    <w:rsid w:val="00960BEF"/>
    <w:rsid w:val="00961A99"/>
    <w:rsid w:val="00961B78"/>
    <w:rsid w:val="0096263B"/>
    <w:rsid w:val="00962DBA"/>
    <w:rsid w:val="00966C92"/>
    <w:rsid w:val="009709E8"/>
    <w:rsid w:val="00971283"/>
    <w:rsid w:val="00971D1F"/>
    <w:rsid w:val="00972726"/>
    <w:rsid w:val="009729A5"/>
    <w:rsid w:val="00976294"/>
    <w:rsid w:val="00976444"/>
    <w:rsid w:val="00976E28"/>
    <w:rsid w:val="00981912"/>
    <w:rsid w:val="009840AE"/>
    <w:rsid w:val="009869CF"/>
    <w:rsid w:val="00987284"/>
    <w:rsid w:val="00987918"/>
    <w:rsid w:val="00992C0C"/>
    <w:rsid w:val="00992D28"/>
    <w:rsid w:val="00992E64"/>
    <w:rsid w:val="009934EB"/>
    <w:rsid w:val="00994095"/>
    <w:rsid w:val="00994CB8"/>
    <w:rsid w:val="009953AD"/>
    <w:rsid w:val="0099765D"/>
    <w:rsid w:val="00997FB7"/>
    <w:rsid w:val="009A2838"/>
    <w:rsid w:val="009A2A14"/>
    <w:rsid w:val="009A5626"/>
    <w:rsid w:val="009A56A1"/>
    <w:rsid w:val="009A6452"/>
    <w:rsid w:val="009A7831"/>
    <w:rsid w:val="009A78DE"/>
    <w:rsid w:val="009B04E1"/>
    <w:rsid w:val="009B0D7B"/>
    <w:rsid w:val="009B0ED7"/>
    <w:rsid w:val="009B1245"/>
    <w:rsid w:val="009B247A"/>
    <w:rsid w:val="009B2C40"/>
    <w:rsid w:val="009B3326"/>
    <w:rsid w:val="009B4254"/>
    <w:rsid w:val="009B4434"/>
    <w:rsid w:val="009B4982"/>
    <w:rsid w:val="009B58FD"/>
    <w:rsid w:val="009B6122"/>
    <w:rsid w:val="009B777A"/>
    <w:rsid w:val="009C1DE1"/>
    <w:rsid w:val="009C5284"/>
    <w:rsid w:val="009C5CF4"/>
    <w:rsid w:val="009C5D73"/>
    <w:rsid w:val="009C654E"/>
    <w:rsid w:val="009C74B3"/>
    <w:rsid w:val="009C79E1"/>
    <w:rsid w:val="009C7F0B"/>
    <w:rsid w:val="009D0BBE"/>
    <w:rsid w:val="009D139D"/>
    <w:rsid w:val="009D1885"/>
    <w:rsid w:val="009D21C4"/>
    <w:rsid w:val="009D2353"/>
    <w:rsid w:val="009D294B"/>
    <w:rsid w:val="009D372C"/>
    <w:rsid w:val="009D38E9"/>
    <w:rsid w:val="009D4984"/>
    <w:rsid w:val="009D4B36"/>
    <w:rsid w:val="009D4F86"/>
    <w:rsid w:val="009D5841"/>
    <w:rsid w:val="009E1E49"/>
    <w:rsid w:val="009E1F42"/>
    <w:rsid w:val="009E2135"/>
    <w:rsid w:val="009E3036"/>
    <w:rsid w:val="009E3250"/>
    <w:rsid w:val="009E4DA0"/>
    <w:rsid w:val="009E6032"/>
    <w:rsid w:val="009E6870"/>
    <w:rsid w:val="009E6D8C"/>
    <w:rsid w:val="009E7102"/>
    <w:rsid w:val="009E7343"/>
    <w:rsid w:val="009E7A31"/>
    <w:rsid w:val="009F0816"/>
    <w:rsid w:val="009F2D63"/>
    <w:rsid w:val="009F3AD5"/>
    <w:rsid w:val="009F59F6"/>
    <w:rsid w:val="009F5FB9"/>
    <w:rsid w:val="009F602B"/>
    <w:rsid w:val="009F6FA0"/>
    <w:rsid w:val="00A02089"/>
    <w:rsid w:val="00A0209F"/>
    <w:rsid w:val="00A02C13"/>
    <w:rsid w:val="00A02D68"/>
    <w:rsid w:val="00A037F9"/>
    <w:rsid w:val="00A03BD2"/>
    <w:rsid w:val="00A03F30"/>
    <w:rsid w:val="00A04F3A"/>
    <w:rsid w:val="00A0557B"/>
    <w:rsid w:val="00A06E69"/>
    <w:rsid w:val="00A1048B"/>
    <w:rsid w:val="00A10EA3"/>
    <w:rsid w:val="00A11E7D"/>
    <w:rsid w:val="00A127DA"/>
    <w:rsid w:val="00A12D61"/>
    <w:rsid w:val="00A134AB"/>
    <w:rsid w:val="00A14C37"/>
    <w:rsid w:val="00A168E7"/>
    <w:rsid w:val="00A17289"/>
    <w:rsid w:val="00A212F9"/>
    <w:rsid w:val="00A22549"/>
    <w:rsid w:val="00A22B92"/>
    <w:rsid w:val="00A26687"/>
    <w:rsid w:val="00A273ED"/>
    <w:rsid w:val="00A27789"/>
    <w:rsid w:val="00A27F0F"/>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0443"/>
    <w:rsid w:val="00A505B1"/>
    <w:rsid w:val="00A5508D"/>
    <w:rsid w:val="00A55E27"/>
    <w:rsid w:val="00A563E3"/>
    <w:rsid w:val="00A57371"/>
    <w:rsid w:val="00A57E00"/>
    <w:rsid w:val="00A602F9"/>
    <w:rsid w:val="00A6038E"/>
    <w:rsid w:val="00A60E2F"/>
    <w:rsid w:val="00A61F48"/>
    <w:rsid w:val="00A62E82"/>
    <w:rsid w:val="00A64AC2"/>
    <w:rsid w:val="00A658D8"/>
    <w:rsid w:val="00A6649E"/>
    <w:rsid w:val="00A670F6"/>
    <w:rsid w:val="00A674CE"/>
    <w:rsid w:val="00A67B5A"/>
    <w:rsid w:val="00A709B4"/>
    <w:rsid w:val="00A70AC3"/>
    <w:rsid w:val="00A70C6C"/>
    <w:rsid w:val="00A715C0"/>
    <w:rsid w:val="00A725A9"/>
    <w:rsid w:val="00A7382C"/>
    <w:rsid w:val="00A73C1F"/>
    <w:rsid w:val="00A73E9D"/>
    <w:rsid w:val="00A7413F"/>
    <w:rsid w:val="00A7666E"/>
    <w:rsid w:val="00A776DC"/>
    <w:rsid w:val="00A80FEB"/>
    <w:rsid w:val="00A83AFE"/>
    <w:rsid w:val="00A84B2A"/>
    <w:rsid w:val="00A84D31"/>
    <w:rsid w:val="00A85C93"/>
    <w:rsid w:val="00A8613A"/>
    <w:rsid w:val="00A86888"/>
    <w:rsid w:val="00A86E9A"/>
    <w:rsid w:val="00A872DA"/>
    <w:rsid w:val="00A87B86"/>
    <w:rsid w:val="00A904B5"/>
    <w:rsid w:val="00A9165B"/>
    <w:rsid w:val="00A921AB"/>
    <w:rsid w:val="00A92A44"/>
    <w:rsid w:val="00A92E13"/>
    <w:rsid w:val="00A9331B"/>
    <w:rsid w:val="00A934AC"/>
    <w:rsid w:val="00A94A4E"/>
    <w:rsid w:val="00A94C25"/>
    <w:rsid w:val="00A94D57"/>
    <w:rsid w:val="00A94DFD"/>
    <w:rsid w:val="00A95B02"/>
    <w:rsid w:val="00AA033E"/>
    <w:rsid w:val="00AA08FB"/>
    <w:rsid w:val="00AA0936"/>
    <w:rsid w:val="00AA0E81"/>
    <w:rsid w:val="00AA1239"/>
    <w:rsid w:val="00AA21F0"/>
    <w:rsid w:val="00AA22CE"/>
    <w:rsid w:val="00AA3928"/>
    <w:rsid w:val="00AA3F16"/>
    <w:rsid w:val="00AA5548"/>
    <w:rsid w:val="00AA5AC2"/>
    <w:rsid w:val="00AA68D6"/>
    <w:rsid w:val="00AA6B9D"/>
    <w:rsid w:val="00AB0C26"/>
    <w:rsid w:val="00AB29F1"/>
    <w:rsid w:val="00AB3BCE"/>
    <w:rsid w:val="00AB5355"/>
    <w:rsid w:val="00AB739B"/>
    <w:rsid w:val="00AB7897"/>
    <w:rsid w:val="00AB7DF0"/>
    <w:rsid w:val="00AB7FA7"/>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85C"/>
    <w:rsid w:val="00AE0CF4"/>
    <w:rsid w:val="00AE0DA7"/>
    <w:rsid w:val="00AE25FD"/>
    <w:rsid w:val="00AE2B73"/>
    <w:rsid w:val="00AE2C97"/>
    <w:rsid w:val="00AE3D2D"/>
    <w:rsid w:val="00AE4800"/>
    <w:rsid w:val="00AE4FBB"/>
    <w:rsid w:val="00AE553D"/>
    <w:rsid w:val="00AE7363"/>
    <w:rsid w:val="00AF0C7D"/>
    <w:rsid w:val="00AF1310"/>
    <w:rsid w:val="00AF2663"/>
    <w:rsid w:val="00AF3470"/>
    <w:rsid w:val="00AF39EA"/>
    <w:rsid w:val="00AF4451"/>
    <w:rsid w:val="00AF5EFC"/>
    <w:rsid w:val="00AF5F23"/>
    <w:rsid w:val="00AF6996"/>
    <w:rsid w:val="00AF6AA7"/>
    <w:rsid w:val="00B00DD6"/>
    <w:rsid w:val="00B012F2"/>
    <w:rsid w:val="00B01748"/>
    <w:rsid w:val="00B01777"/>
    <w:rsid w:val="00B02895"/>
    <w:rsid w:val="00B029EA"/>
    <w:rsid w:val="00B02A60"/>
    <w:rsid w:val="00B036FB"/>
    <w:rsid w:val="00B03F58"/>
    <w:rsid w:val="00B053C4"/>
    <w:rsid w:val="00B06231"/>
    <w:rsid w:val="00B06EF1"/>
    <w:rsid w:val="00B074F1"/>
    <w:rsid w:val="00B11EC9"/>
    <w:rsid w:val="00B11F98"/>
    <w:rsid w:val="00B145C7"/>
    <w:rsid w:val="00B15237"/>
    <w:rsid w:val="00B15460"/>
    <w:rsid w:val="00B157A8"/>
    <w:rsid w:val="00B17C4D"/>
    <w:rsid w:val="00B209CF"/>
    <w:rsid w:val="00B21365"/>
    <w:rsid w:val="00B21612"/>
    <w:rsid w:val="00B23237"/>
    <w:rsid w:val="00B23B9C"/>
    <w:rsid w:val="00B23BC2"/>
    <w:rsid w:val="00B24BED"/>
    <w:rsid w:val="00B25161"/>
    <w:rsid w:val="00B26370"/>
    <w:rsid w:val="00B2730D"/>
    <w:rsid w:val="00B3009C"/>
    <w:rsid w:val="00B3047E"/>
    <w:rsid w:val="00B32E02"/>
    <w:rsid w:val="00B337C7"/>
    <w:rsid w:val="00B36A55"/>
    <w:rsid w:val="00B40CD7"/>
    <w:rsid w:val="00B442FF"/>
    <w:rsid w:val="00B4473E"/>
    <w:rsid w:val="00B44DA7"/>
    <w:rsid w:val="00B4713D"/>
    <w:rsid w:val="00B507BE"/>
    <w:rsid w:val="00B509E9"/>
    <w:rsid w:val="00B53707"/>
    <w:rsid w:val="00B5381F"/>
    <w:rsid w:val="00B5465F"/>
    <w:rsid w:val="00B54E31"/>
    <w:rsid w:val="00B55CE3"/>
    <w:rsid w:val="00B56180"/>
    <w:rsid w:val="00B56E12"/>
    <w:rsid w:val="00B60599"/>
    <w:rsid w:val="00B60B95"/>
    <w:rsid w:val="00B622BB"/>
    <w:rsid w:val="00B63BCB"/>
    <w:rsid w:val="00B64046"/>
    <w:rsid w:val="00B647FA"/>
    <w:rsid w:val="00B64AD0"/>
    <w:rsid w:val="00B64F61"/>
    <w:rsid w:val="00B6701E"/>
    <w:rsid w:val="00B6757D"/>
    <w:rsid w:val="00B67A8E"/>
    <w:rsid w:val="00B72444"/>
    <w:rsid w:val="00B7274D"/>
    <w:rsid w:val="00B73292"/>
    <w:rsid w:val="00B7331D"/>
    <w:rsid w:val="00B74B05"/>
    <w:rsid w:val="00B7796B"/>
    <w:rsid w:val="00B80EB8"/>
    <w:rsid w:val="00B80FA6"/>
    <w:rsid w:val="00B81275"/>
    <w:rsid w:val="00B81455"/>
    <w:rsid w:val="00B81D3A"/>
    <w:rsid w:val="00B82A1E"/>
    <w:rsid w:val="00B83A83"/>
    <w:rsid w:val="00B83C73"/>
    <w:rsid w:val="00B84F32"/>
    <w:rsid w:val="00B85192"/>
    <w:rsid w:val="00B86602"/>
    <w:rsid w:val="00B874AC"/>
    <w:rsid w:val="00B87FCA"/>
    <w:rsid w:val="00B90697"/>
    <w:rsid w:val="00B91511"/>
    <w:rsid w:val="00B91F7E"/>
    <w:rsid w:val="00B94DFB"/>
    <w:rsid w:val="00B95C88"/>
    <w:rsid w:val="00B95D91"/>
    <w:rsid w:val="00B961D3"/>
    <w:rsid w:val="00B9682A"/>
    <w:rsid w:val="00B96BF1"/>
    <w:rsid w:val="00BA49CF"/>
    <w:rsid w:val="00BA4D33"/>
    <w:rsid w:val="00BA5800"/>
    <w:rsid w:val="00BA61B8"/>
    <w:rsid w:val="00BA7213"/>
    <w:rsid w:val="00BA7B1C"/>
    <w:rsid w:val="00BB0984"/>
    <w:rsid w:val="00BB4238"/>
    <w:rsid w:val="00BB4656"/>
    <w:rsid w:val="00BB4EB2"/>
    <w:rsid w:val="00BB5BDF"/>
    <w:rsid w:val="00BB7F37"/>
    <w:rsid w:val="00BC015D"/>
    <w:rsid w:val="00BC1FF2"/>
    <w:rsid w:val="00BC3132"/>
    <w:rsid w:val="00BC3449"/>
    <w:rsid w:val="00BC5C62"/>
    <w:rsid w:val="00BC690E"/>
    <w:rsid w:val="00BC6D29"/>
    <w:rsid w:val="00BC7C76"/>
    <w:rsid w:val="00BC7CCF"/>
    <w:rsid w:val="00BD0BDE"/>
    <w:rsid w:val="00BD1383"/>
    <w:rsid w:val="00BD1516"/>
    <w:rsid w:val="00BD1D8F"/>
    <w:rsid w:val="00BD3EE0"/>
    <w:rsid w:val="00BD4BEC"/>
    <w:rsid w:val="00BD4CCB"/>
    <w:rsid w:val="00BD4EC9"/>
    <w:rsid w:val="00BD6D43"/>
    <w:rsid w:val="00BD724C"/>
    <w:rsid w:val="00BE0DE2"/>
    <w:rsid w:val="00BE243A"/>
    <w:rsid w:val="00BE30E6"/>
    <w:rsid w:val="00BE36F8"/>
    <w:rsid w:val="00BE3702"/>
    <w:rsid w:val="00BE42F5"/>
    <w:rsid w:val="00BE67B9"/>
    <w:rsid w:val="00BE7919"/>
    <w:rsid w:val="00BF076C"/>
    <w:rsid w:val="00BF10C4"/>
    <w:rsid w:val="00BF177E"/>
    <w:rsid w:val="00BF3790"/>
    <w:rsid w:val="00BF37FE"/>
    <w:rsid w:val="00BF5A9A"/>
    <w:rsid w:val="00BF5C6A"/>
    <w:rsid w:val="00BF6D97"/>
    <w:rsid w:val="00BF7120"/>
    <w:rsid w:val="00BF74FF"/>
    <w:rsid w:val="00C001E8"/>
    <w:rsid w:val="00C020B4"/>
    <w:rsid w:val="00C04BF1"/>
    <w:rsid w:val="00C10153"/>
    <w:rsid w:val="00C10AAE"/>
    <w:rsid w:val="00C10D95"/>
    <w:rsid w:val="00C115B4"/>
    <w:rsid w:val="00C11B84"/>
    <w:rsid w:val="00C12BDD"/>
    <w:rsid w:val="00C146DF"/>
    <w:rsid w:val="00C16EC7"/>
    <w:rsid w:val="00C16FF5"/>
    <w:rsid w:val="00C205E9"/>
    <w:rsid w:val="00C210D3"/>
    <w:rsid w:val="00C2177F"/>
    <w:rsid w:val="00C231BE"/>
    <w:rsid w:val="00C25173"/>
    <w:rsid w:val="00C251F0"/>
    <w:rsid w:val="00C25743"/>
    <w:rsid w:val="00C25E9B"/>
    <w:rsid w:val="00C26FBF"/>
    <w:rsid w:val="00C2745C"/>
    <w:rsid w:val="00C27B69"/>
    <w:rsid w:val="00C31C5F"/>
    <w:rsid w:val="00C341CA"/>
    <w:rsid w:val="00C34FE0"/>
    <w:rsid w:val="00C35975"/>
    <w:rsid w:val="00C35BCC"/>
    <w:rsid w:val="00C35D60"/>
    <w:rsid w:val="00C369D4"/>
    <w:rsid w:val="00C41A21"/>
    <w:rsid w:val="00C42525"/>
    <w:rsid w:val="00C4387C"/>
    <w:rsid w:val="00C43D3C"/>
    <w:rsid w:val="00C45236"/>
    <w:rsid w:val="00C462C7"/>
    <w:rsid w:val="00C468CB"/>
    <w:rsid w:val="00C47B5E"/>
    <w:rsid w:val="00C47DCD"/>
    <w:rsid w:val="00C5000E"/>
    <w:rsid w:val="00C53E2A"/>
    <w:rsid w:val="00C53E68"/>
    <w:rsid w:val="00C5479E"/>
    <w:rsid w:val="00C56B3E"/>
    <w:rsid w:val="00C57907"/>
    <w:rsid w:val="00C62BBE"/>
    <w:rsid w:val="00C6412F"/>
    <w:rsid w:val="00C649A8"/>
    <w:rsid w:val="00C6649C"/>
    <w:rsid w:val="00C66601"/>
    <w:rsid w:val="00C66C44"/>
    <w:rsid w:val="00C70D3A"/>
    <w:rsid w:val="00C71081"/>
    <w:rsid w:val="00C7284D"/>
    <w:rsid w:val="00C7427D"/>
    <w:rsid w:val="00C75707"/>
    <w:rsid w:val="00C75751"/>
    <w:rsid w:val="00C77579"/>
    <w:rsid w:val="00C81C12"/>
    <w:rsid w:val="00C82D57"/>
    <w:rsid w:val="00C83EF1"/>
    <w:rsid w:val="00C842C6"/>
    <w:rsid w:val="00C85807"/>
    <w:rsid w:val="00C85D5D"/>
    <w:rsid w:val="00C86BC5"/>
    <w:rsid w:val="00C8731B"/>
    <w:rsid w:val="00C9051D"/>
    <w:rsid w:val="00C908A6"/>
    <w:rsid w:val="00C90B71"/>
    <w:rsid w:val="00C90F26"/>
    <w:rsid w:val="00C93D29"/>
    <w:rsid w:val="00C93DDD"/>
    <w:rsid w:val="00C94E39"/>
    <w:rsid w:val="00C952F8"/>
    <w:rsid w:val="00CA1B88"/>
    <w:rsid w:val="00CA252C"/>
    <w:rsid w:val="00CA33F9"/>
    <w:rsid w:val="00CA405C"/>
    <w:rsid w:val="00CA722D"/>
    <w:rsid w:val="00CA7FC6"/>
    <w:rsid w:val="00CB0A33"/>
    <w:rsid w:val="00CB1234"/>
    <w:rsid w:val="00CB1F6C"/>
    <w:rsid w:val="00CB30EA"/>
    <w:rsid w:val="00CB3359"/>
    <w:rsid w:val="00CB4121"/>
    <w:rsid w:val="00CB665C"/>
    <w:rsid w:val="00CB6702"/>
    <w:rsid w:val="00CB6E0B"/>
    <w:rsid w:val="00CC0591"/>
    <w:rsid w:val="00CC0CD0"/>
    <w:rsid w:val="00CC0F91"/>
    <w:rsid w:val="00CC26BA"/>
    <w:rsid w:val="00CC40D5"/>
    <w:rsid w:val="00CC54A1"/>
    <w:rsid w:val="00CC611D"/>
    <w:rsid w:val="00CC6E2A"/>
    <w:rsid w:val="00CC717B"/>
    <w:rsid w:val="00CD1821"/>
    <w:rsid w:val="00CD1A86"/>
    <w:rsid w:val="00CD1B1C"/>
    <w:rsid w:val="00CD23BE"/>
    <w:rsid w:val="00CD2597"/>
    <w:rsid w:val="00CD495C"/>
    <w:rsid w:val="00CD541B"/>
    <w:rsid w:val="00CD6DB6"/>
    <w:rsid w:val="00CD7187"/>
    <w:rsid w:val="00CD79C5"/>
    <w:rsid w:val="00CE06CC"/>
    <w:rsid w:val="00CE0A81"/>
    <w:rsid w:val="00CE0CF0"/>
    <w:rsid w:val="00CE1CF9"/>
    <w:rsid w:val="00CE21B0"/>
    <w:rsid w:val="00CE2719"/>
    <w:rsid w:val="00CE2F41"/>
    <w:rsid w:val="00CE3BBD"/>
    <w:rsid w:val="00CE3C1F"/>
    <w:rsid w:val="00CE4654"/>
    <w:rsid w:val="00CE4665"/>
    <w:rsid w:val="00CE583F"/>
    <w:rsid w:val="00CE6C8F"/>
    <w:rsid w:val="00CF07A4"/>
    <w:rsid w:val="00CF11EB"/>
    <w:rsid w:val="00CF1CCD"/>
    <w:rsid w:val="00CF2266"/>
    <w:rsid w:val="00CF233D"/>
    <w:rsid w:val="00CF276A"/>
    <w:rsid w:val="00CF3634"/>
    <w:rsid w:val="00CF3764"/>
    <w:rsid w:val="00CF4765"/>
    <w:rsid w:val="00CF5643"/>
    <w:rsid w:val="00CF6824"/>
    <w:rsid w:val="00CF6C2A"/>
    <w:rsid w:val="00D00CEA"/>
    <w:rsid w:val="00D0306E"/>
    <w:rsid w:val="00D03FB7"/>
    <w:rsid w:val="00D049A6"/>
    <w:rsid w:val="00D0505F"/>
    <w:rsid w:val="00D05B00"/>
    <w:rsid w:val="00D0670D"/>
    <w:rsid w:val="00D070CE"/>
    <w:rsid w:val="00D13517"/>
    <w:rsid w:val="00D13E32"/>
    <w:rsid w:val="00D14DCE"/>
    <w:rsid w:val="00D16DAF"/>
    <w:rsid w:val="00D1726E"/>
    <w:rsid w:val="00D17A70"/>
    <w:rsid w:val="00D22549"/>
    <w:rsid w:val="00D22651"/>
    <w:rsid w:val="00D22FB7"/>
    <w:rsid w:val="00D237B0"/>
    <w:rsid w:val="00D24044"/>
    <w:rsid w:val="00D24283"/>
    <w:rsid w:val="00D2466A"/>
    <w:rsid w:val="00D25D79"/>
    <w:rsid w:val="00D26FE7"/>
    <w:rsid w:val="00D27D99"/>
    <w:rsid w:val="00D27E74"/>
    <w:rsid w:val="00D32967"/>
    <w:rsid w:val="00D336B3"/>
    <w:rsid w:val="00D3394D"/>
    <w:rsid w:val="00D34172"/>
    <w:rsid w:val="00D350CB"/>
    <w:rsid w:val="00D36947"/>
    <w:rsid w:val="00D37289"/>
    <w:rsid w:val="00D3728C"/>
    <w:rsid w:val="00D37B20"/>
    <w:rsid w:val="00D40381"/>
    <w:rsid w:val="00D40509"/>
    <w:rsid w:val="00D41A4E"/>
    <w:rsid w:val="00D437F5"/>
    <w:rsid w:val="00D43B4C"/>
    <w:rsid w:val="00D44097"/>
    <w:rsid w:val="00D44FC3"/>
    <w:rsid w:val="00D463A0"/>
    <w:rsid w:val="00D46A61"/>
    <w:rsid w:val="00D46C65"/>
    <w:rsid w:val="00D4745C"/>
    <w:rsid w:val="00D51033"/>
    <w:rsid w:val="00D516EB"/>
    <w:rsid w:val="00D52249"/>
    <w:rsid w:val="00D52F2C"/>
    <w:rsid w:val="00D54737"/>
    <w:rsid w:val="00D54BAA"/>
    <w:rsid w:val="00D55D2E"/>
    <w:rsid w:val="00D55EB7"/>
    <w:rsid w:val="00D567D1"/>
    <w:rsid w:val="00D60677"/>
    <w:rsid w:val="00D6217B"/>
    <w:rsid w:val="00D6250C"/>
    <w:rsid w:val="00D63F7C"/>
    <w:rsid w:val="00D649B9"/>
    <w:rsid w:val="00D662CF"/>
    <w:rsid w:val="00D66889"/>
    <w:rsid w:val="00D701FD"/>
    <w:rsid w:val="00D724B4"/>
    <w:rsid w:val="00D7348A"/>
    <w:rsid w:val="00D757D8"/>
    <w:rsid w:val="00D7701E"/>
    <w:rsid w:val="00D771A7"/>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085"/>
    <w:rsid w:val="00D923CA"/>
    <w:rsid w:val="00D93208"/>
    <w:rsid w:val="00D945BD"/>
    <w:rsid w:val="00D9460D"/>
    <w:rsid w:val="00D97412"/>
    <w:rsid w:val="00D979BF"/>
    <w:rsid w:val="00DA24A9"/>
    <w:rsid w:val="00DA2A88"/>
    <w:rsid w:val="00DA321A"/>
    <w:rsid w:val="00DA3280"/>
    <w:rsid w:val="00DA344A"/>
    <w:rsid w:val="00DA545C"/>
    <w:rsid w:val="00DA781F"/>
    <w:rsid w:val="00DB0B02"/>
    <w:rsid w:val="00DB0CAD"/>
    <w:rsid w:val="00DB0D64"/>
    <w:rsid w:val="00DB1858"/>
    <w:rsid w:val="00DB2DDC"/>
    <w:rsid w:val="00DB3C03"/>
    <w:rsid w:val="00DB5757"/>
    <w:rsid w:val="00DB59BA"/>
    <w:rsid w:val="00DB5A6F"/>
    <w:rsid w:val="00DB6135"/>
    <w:rsid w:val="00DB6F56"/>
    <w:rsid w:val="00DB72E3"/>
    <w:rsid w:val="00DC06FC"/>
    <w:rsid w:val="00DC0C1E"/>
    <w:rsid w:val="00DC15F2"/>
    <w:rsid w:val="00DC18FB"/>
    <w:rsid w:val="00DC1B74"/>
    <w:rsid w:val="00DC2086"/>
    <w:rsid w:val="00DC2B4F"/>
    <w:rsid w:val="00DC517C"/>
    <w:rsid w:val="00DC7D41"/>
    <w:rsid w:val="00DD05E0"/>
    <w:rsid w:val="00DD0851"/>
    <w:rsid w:val="00DD0AF2"/>
    <w:rsid w:val="00DD2733"/>
    <w:rsid w:val="00DD3A54"/>
    <w:rsid w:val="00DD3DBA"/>
    <w:rsid w:val="00DD42DA"/>
    <w:rsid w:val="00DD4481"/>
    <w:rsid w:val="00DD7896"/>
    <w:rsid w:val="00DD7992"/>
    <w:rsid w:val="00DE356D"/>
    <w:rsid w:val="00DE358C"/>
    <w:rsid w:val="00DE3638"/>
    <w:rsid w:val="00DE3CA4"/>
    <w:rsid w:val="00DE4F7F"/>
    <w:rsid w:val="00DE5C3B"/>
    <w:rsid w:val="00DE6AA7"/>
    <w:rsid w:val="00DE7E23"/>
    <w:rsid w:val="00DF05E1"/>
    <w:rsid w:val="00DF1AA8"/>
    <w:rsid w:val="00DF3BD6"/>
    <w:rsid w:val="00DF3D84"/>
    <w:rsid w:val="00E01B47"/>
    <w:rsid w:val="00E0494C"/>
    <w:rsid w:val="00E11AC6"/>
    <w:rsid w:val="00E1210E"/>
    <w:rsid w:val="00E1589F"/>
    <w:rsid w:val="00E159A9"/>
    <w:rsid w:val="00E16159"/>
    <w:rsid w:val="00E162DE"/>
    <w:rsid w:val="00E164F4"/>
    <w:rsid w:val="00E17763"/>
    <w:rsid w:val="00E20414"/>
    <w:rsid w:val="00E20E21"/>
    <w:rsid w:val="00E21B3D"/>
    <w:rsid w:val="00E22311"/>
    <w:rsid w:val="00E224CA"/>
    <w:rsid w:val="00E22B9E"/>
    <w:rsid w:val="00E24083"/>
    <w:rsid w:val="00E2430A"/>
    <w:rsid w:val="00E250D5"/>
    <w:rsid w:val="00E25877"/>
    <w:rsid w:val="00E25DA1"/>
    <w:rsid w:val="00E26D43"/>
    <w:rsid w:val="00E306F9"/>
    <w:rsid w:val="00E31824"/>
    <w:rsid w:val="00E31FD5"/>
    <w:rsid w:val="00E3586A"/>
    <w:rsid w:val="00E35A55"/>
    <w:rsid w:val="00E35D14"/>
    <w:rsid w:val="00E35D78"/>
    <w:rsid w:val="00E37267"/>
    <w:rsid w:val="00E42D05"/>
    <w:rsid w:val="00E43825"/>
    <w:rsid w:val="00E44E27"/>
    <w:rsid w:val="00E456E8"/>
    <w:rsid w:val="00E45DE5"/>
    <w:rsid w:val="00E47ABF"/>
    <w:rsid w:val="00E504B5"/>
    <w:rsid w:val="00E51A53"/>
    <w:rsid w:val="00E5214A"/>
    <w:rsid w:val="00E53DE5"/>
    <w:rsid w:val="00E567F0"/>
    <w:rsid w:val="00E57C4D"/>
    <w:rsid w:val="00E57C91"/>
    <w:rsid w:val="00E57FB5"/>
    <w:rsid w:val="00E61D6C"/>
    <w:rsid w:val="00E61FE8"/>
    <w:rsid w:val="00E62F97"/>
    <w:rsid w:val="00E63738"/>
    <w:rsid w:val="00E64CAB"/>
    <w:rsid w:val="00E65785"/>
    <w:rsid w:val="00E669A4"/>
    <w:rsid w:val="00E6754C"/>
    <w:rsid w:val="00E67A75"/>
    <w:rsid w:val="00E70869"/>
    <w:rsid w:val="00E73496"/>
    <w:rsid w:val="00E75571"/>
    <w:rsid w:val="00E755D4"/>
    <w:rsid w:val="00E75F95"/>
    <w:rsid w:val="00E81241"/>
    <w:rsid w:val="00E82973"/>
    <w:rsid w:val="00E83756"/>
    <w:rsid w:val="00E853AE"/>
    <w:rsid w:val="00E8548A"/>
    <w:rsid w:val="00E86FF0"/>
    <w:rsid w:val="00E90F5C"/>
    <w:rsid w:val="00E94D9B"/>
    <w:rsid w:val="00E95D33"/>
    <w:rsid w:val="00E9633A"/>
    <w:rsid w:val="00E96816"/>
    <w:rsid w:val="00EA0303"/>
    <w:rsid w:val="00EA0393"/>
    <w:rsid w:val="00EA0EEE"/>
    <w:rsid w:val="00EA32DC"/>
    <w:rsid w:val="00EA4337"/>
    <w:rsid w:val="00EA4689"/>
    <w:rsid w:val="00EA56AA"/>
    <w:rsid w:val="00EA7A58"/>
    <w:rsid w:val="00EA7AC6"/>
    <w:rsid w:val="00EB08B5"/>
    <w:rsid w:val="00EB0988"/>
    <w:rsid w:val="00EB1598"/>
    <w:rsid w:val="00EB1713"/>
    <w:rsid w:val="00EB19CA"/>
    <w:rsid w:val="00EB2220"/>
    <w:rsid w:val="00EB31EA"/>
    <w:rsid w:val="00EB34FF"/>
    <w:rsid w:val="00EB4170"/>
    <w:rsid w:val="00EB51CD"/>
    <w:rsid w:val="00EB651C"/>
    <w:rsid w:val="00EB786E"/>
    <w:rsid w:val="00EC154E"/>
    <w:rsid w:val="00EC23DD"/>
    <w:rsid w:val="00EC4D44"/>
    <w:rsid w:val="00ED1FA7"/>
    <w:rsid w:val="00ED2535"/>
    <w:rsid w:val="00ED44B7"/>
    <w:rsid w:val="00ED4DC3"/>
    <w:rsid w:val="00ED715A"/>
    <w:rsid w:val="00EE0390"/>
    <w:rsid w:val="00EE0730"/>
    <w:rsid w:val="00EE150A"/>
    <w:rsid w:val="00EE18A4"/>
    <w:rsid w:val="00EE293B"/>
    <w:rsid w:val="00EE66D2"/>
    <w:rsid w:val="00EE6EE7"/>
    <w:rsid w:val="00EE70DB"/>
    <w:rsid w:val="00EE7F16"/>
    <w:rsid w:val="00EF023F"/>
    <w:rsid w:val="00EF0734"/>
    <w:rsid w:val="00EF5937"/>
    <w:rsid w:val="00EF6005"/>
    <w:rsid w:val="00EF6759"/>
    <w:rsid w:val="00EF6F6D"/>
    <w:rsid w:val="00F02A54"/>
    <w:rsid w:val="00F03599"/>
    <w:rsid w:val="00F04E77"/>
    <w:rsid w:val="00F06855"/>
    <w:rsid w:val="00F100CF"/>
    <w:rsid w:val="00F10A4C"/>
    <w:rsid w:val="00F11A38"/>
    <w:rsid w:val="00F12CC9"/>
    <w:rsid w:val="00F1517E"/>
    <w:rsid w:val="00F160DE"/>
    <w:rsid w:val="00F1652F"/>
    <w:rsid w:val="00F16FE5"/>
    <w:rsid w:val="00F1763E"/>
    <w:rsid w:val="00F22098"/>
    <w:rsid w:val="00F22255"/>
    <w:rsid w:val="00F23CDB"/>
    <w:rsid w:val="00F23EF9"/>
    <w:rsid w:val="00F2612C"/>
    <w:rsid w:val="00F265D2"/>
    <w:rsid w:val="00F265F4"/>
    <w:rsid w:val="00F26E5B"/>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47E63"/>
    <w:rsid w:val="00F50036"/>
    <w:rsid w:val="00F51DB7"/>
    <w:rsid w:val="00F52DB0"/>
    <w:rsid w:val="00F53AE6"/>
    <w:rsid w:val="00F54CC6"/>
    <w:rsid w:val="00F560CF"/>
    <w:rsid w:val="00F56355"/>
    <w:rsid w:val="00F5662D"/>
    <w:rsid w:val="00F5679F"/>
    <w:rsid w:val="00F60018"/>
    <w:rsid w:val="00F60221"/>
    <w:rsid w:val="00F61385"/>
    <w:rsid w:val="00F627D9"/>
    <w:rsid w:val="00F62933"/>
    <w:rsid w:val="00F633C4"/>
    <w:rsid w:val="00F64353"/>
    <w:rsid w:val="00F645B9"/>
    <w:rsid w:val="00F64E08"/>
    <w:rsid w:val="00F65701"/>
    <w:rsid w:val="00F6628F"/>
    <w:rsid w:val="00F67BB2"/>
    <w:rsid w:val="00F707C5"/>
    <w:rsid w:val="00F70A52"/>
    <w:rsid w:val="00F720D3"/>
    <w:rsid w:val="00F72787"/>
    <w:rsid w:val="00F73E0E"/>
    <w:rsid w:val="00F74C2B"/>
    <w:rsid w:val="00F7608A"/>
    <w:rsid w:val="00F77274"/>
    <w:rsid w:val="00F7742B"/>
    <w:rsid w:val="00F8077F"/>
    <w:rsid w:val="00F80C56"/>
    <w:rsid w:val="00F83A3A"/>
    <w:rsid w:val="00F841E6"/>
    <w:rsid w:val="00F84996"/>
    <w:rsid w:val="00F84F56"/>
    <w:rsid w:val="00F8609F"/>
    <w:rsid w:val="00F861C6"/>
    <w:rsid w:val="00F87F7A"/>
    <w:rsid w:val="00F9076F"/>
    <w:rsid w:val="00F90B43"/>
    <w:rsid w:val="00F914AA"/>
    <w:rsid w:val="00F92356"/>
    <w:rsid w:val="00F9259C"/>
    <w:rsid w:val="00F92C5A"/>
    <w:rsid w:val="00F9411F"/>
    <w:rsid w:val="00F94944"/>
    <w:rsid w:val="00F957E0"/>
    <w:rsid w:val="00F95F76"/>
    <w:rsid w:val="00F97425"/>
    <w:rsid w:val="00FA067B"/>
    <w:rsid w:val="00FA134A"/>
    <w:rsid w:val="00FA333B"/>
    <w:rsid w:val="00FA369A"/>
    <w:rsid w:val="00FA6F0C"/>
    <w:rsid w:val="00FA7075"/>
    <w:rsid w:val="00FA7E51"/>
    <w:rsid w:val="00FB1A18"/>
    <w:rsid w:val="00FB2ADE"/>
    <w:rsid w:val="00FB462A"/>
    <w:rsid w:val="00FB5F10"/>
    <w:rsid w:val="00FB5FC3"/>
    <w:rsid w:val="00FB730D"/>
    <w:rsid w:val="00FC08A1"/>
    <w:rsid w:val="00FC0E1C"/>
    <w:rsid w:val="00FC2B5D"/>
    <w:rsid w:val="00FC45CF"/>
    <w:rsid w:val="00FC6A19"/>
    <w:rsid w:val="00FC6BF2"/>
    <w:rsid w:val="00FC7E98"/>
    <w:rsid w:val="00FC7ED4"/>
    <w:rsid w:val="00FD0761"/>
    <w:rsid w:val="00FD1B1D"/>
    <w:rsid w:val="00FD1DD7"/>
    <w:rsid w:val="00FD20B4"/>
    <w:rsid w:val="00FD46DB"/>
    <w:rsid w:val="00FD71A7"/>
    <w:rsid w:val="00FD75D2"/>
    <w:rsid w:val="00FE0CD4"/>
    <w:rsid w:val="00FE1019"/>
    <w:rsid w:val="00FE11B4"/>
    <w:rsid w:val="00FE13A9"/>
    <w:rsid w:val="00FE2DD0"/>
    <w:rsid w:val="00FE33B2"/>
    <w:rsid w:val="00FE799E"/>
    <w:rsid w:val="00FF3487"/>
    <w:rsid w:val="00FF3B10"/>
    <w:rsid w:val="00FF5699"/>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6D5AA1F4-F2A4-4C5B-A9EC-685FFF64D8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 w:type="character" w:customStyle="1" w:styleId="author">
    <w:name w:val="author"/>
    <w:basedOn w:val="DefaultParagraphFont"/>
    <w:rsid w:val="005317D7"/>
  </w:style>
  <w:style w:type="character" w:customStyle="1" w:styleId="pubdate">
    <w:name w:val="pubdate"/>
    <w:basedOn w:val="DefaultParagraphFont"/>
    <w:rsid w:val="005317D7"/>
  </w:style>
  <w:style w:type="character" w:customStyle="1" w:styleId="Title1">
    <w:name w:val="Title1"/>
    <w:basedOn w:val="DefaultParagraphFont"/>
    <w:rsid w:val="005317D7"/>
  </w:style>
  <w:style w:type="character" w:customStyle="1" w:styleId="publisher">
    <w:name w:val="publisher"/>
    <w:basedOn w:val="DefaultParagraphFont"/>
    <w:rsid w:val="005317D7"/>
  </w:style>
  <w:style w:type="character" w:customStyle="1" w:styleId="id">
    <w:name w:val="id"/>
    <w:basedOn w:val="DefaultParagraphFont"/>
    <w:rsid w:val="00531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22632783">
      <w:bodyDiv w:val="1"/>
      <w:marLeft w:val="0"/>
      <w:marRight w:val="0"/>
      <w:marTop w:val="0"/>
      <w:marBottom w:val="0"/>
      <w:divBdr>
        <w:top w:val="none" w:sz="0" w:space="0" w:color="auto"/>
        <w:left w:val="none" w:sz="0" w:space="0" w:color="auto"/>
        <w:bottom w:val="none" w:sz="0" w:space="0" w:color="auto"/>
        <w:right w:val="none" w:sz="0" w:space="0" w:color="auto"/>
      </w:divBdr>
    </w:div>
    <w:div w:id="35010434">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02918219">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59662439">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051885219">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 w:id="1736470327">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sChild>
    </w:div>
    <w:div w:id="300160951">
      <w:bodyDiv w:val="1"/>
      <w:marLeft w:val="0"/>
      <w:marRight w:val="0"/>
      <w:marTop w:val="0"/>
      <w:marBottom w:val="0"/>
      <w:divBdr>
        <w:top w:val="none" w:sz="0" w:space="0" w:color="auto"/>
        <w:left w:val="none" w:sz="0" w:space="0" w:color="auto"/>
        <w:bottom w:val="none" w:sz="0" w:space="0" w:color="auto"/>
        <w:right w:val="none" w:sz="0" w:space="0" w:color="auto"/>
      </w:divBdr>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52264146">
      <w:bodyDiv w:val="1"/>
      <w:marLeft w:val="0"/>
      <w:marRight w:val="0"/>
      <w:marTop w:val="0"/>
      <w:marBottom w:val="0"/>
      <w:divBdr>
        <w:top w:val="none" w:sz="0" w:space="0" w:color="auto"/>
        <w:left w:val="none" w:sz="0" w:space="0" w:color="auto"/>
        <w:bottom w:val="none" w:sz="0" w:space="0" w:color="auto"/>
        <w:right w:val="none" w:sz="0" w:space="0" w:color="auto"/>
      </w:divBdr>
    </w:div>
    <w:div w:id="355892778">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76778463">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54779935">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1678560">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4211771">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170214429">
      <w:bodyDiv w:val="1"/>
      <w:marLeft w:val="0"/>
      <w:marRight w:val="0"/>
      <w:marTop w:val="0"/>
      <w:marBottom w:val="0"/>
      <w:divBdr>
        <w:top w:val="none" w:sz="0" w:space="0" w:color="auto"/>
        <w:left w:val="none" w:sz="0" w:space="0" w:color="auto"/>
        <w:bottom w:val="none" w:sz="0" w:space="0" w:color="auto"/>
        <w:right w:val="none" w:sz="0" w:space="0" w:color="auto"/>
      </w:divBdr>
    </w:div>
    <w:div w:id="1244880203">
      <w:bodyDiv w:val="1"/>
      <w:marLeft w:val="0"/>
      <w:marRight w:val="0"/>
      <w:marTop w:val="0"/>
      <w:marBottom w:val="0"/>
      <w:divBdr>
        <w:top w:val="none" w:sz="0" w:space="0" w:color="auto"/>
        <w:left w:val="none" w:sz="0" w:space="0" w:color="auto"/>
        <w:bottom w:val="none" w:sz="0" w:space="0" w:color="auto"/>
        <w:right w:val="none" w:sz="0" w:space="0" w:color="auto"/>
      </w:divBdr>
    </w:div>
    <w:div w:id="1253928026">
      <w:bodyDiv w:val="1"/>
      <w:marLeft w:val="0"/>
      <w:marRight w:val="0"/>
      <w:marTop w:val="0"/>
      <w:marBottom w:val="0"/>
      <w:divBdr>
        <w:top w:val="none" w:sz="0" w:space="0" w:color="auto"/>
        <w:left w:val="none" w:sz="0" w:space="0" w:color="auto"/>
        <w:bottom w:val="none" w:sz="0" w:space="0" w:color="auto"/>
        <w:right w:val="none" w:sz="0" w:space="0" w:color="auto"/>
      </w:divBdr>
    </w:div>
    <w:div w:id="1277981110">
      <w:bodyDiv w:val="1"/>
      <w:marLeft w:val="0"/>
      <w:marRight w:val="0"/>
      <w:marTop w:val="0"/>
      <w:marBottom w:val="0"/>
      <w:divBdr>
        <w:top w:val="none" w:sz="0" w:space="0" w:color="auto"/>
        <w:left w:val="none" w:sz="0" w:space="0" w:color="auto"/>
        <w:bottom w:val="none" w:sz="0" w:space="0" w:color="auto"/>
        <w:right w:val="none" w:sz="0" w:space="0" w:color="auto"/>
      </w:divBdr>
    </w:div>
    <w:div w:id="1286621683">
      <w:bodyDiv w:val="1"/>
      <w:marLeft w:val="0"/>
      <w:marRight w:val="0"/>
      <w:marTop w:val="0"/>
      <w:marBottom w:val="0"/>
      <w:divBdr>
        <w:top w:val="none" w:sz="0" w:space="0" w:color="auto"/>
        <w:left w:val="none" w:sz="0" w:space="0" w:color="auto"/>
        <w:bottom w:val="none" w:sz="0" w:space="0" w:color="auto"/>
        <w:right w:val="none" w:sz="0" w:space="0" w:color="auto"/>
      </w:divBdr>
    </w:div>
    <w:div w:id="1301230228">
      <w:bodyDiv w:val="1"/>
      <w:marLeft w:val="0"/>
      <w:marRight w:val="0"/>
      <w:marTop w:val="0"/>
      <w:marBottom w:val="0"/>
      <w:divBdr>
        <w:top w:val="none" w:sz="0" w:space="0" w:color="auto"/>
        <w:left w:val="none" w:sz="0" w:space="0" w:color="auto"/>
        <w:bottom w:val="none" w:sz="0" w:space="0" w:color="auto"/>
        <w:right w:val="none" w:sz="0" w:space="0" w:color="auto"/>
      </w:divBdr>
    </w:div>
    <w:div w:id="132331309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72815406">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0924128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1810173790">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17342692">
      <w:bodyDiv w:val="1"/>
      <w:marLeft w:val="0"/>
      <w:marRight w:val="0"/>
      <w:marTop w:val="0"/>
      <w:marBottom w:val="0"/>
      <w:divBdr>
        <w:top w:val="none" w:sz="0" w:space="0" w:color="auto"/>
        <w:left w:val="none" w:sz="0" w:space="0" w:color="auto"/>
        <w:bottom w:val="none" w:sz="0" w:space="0" w:color="auto"/>
        <w:right w:val="none" w:sz="0" w:space="0" w:color="auto"/>
      </w:divBdr>
    </w:div>
    <w:div w:id="2023706283">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4738" TargetMode="External"/><Relationship Id="rId2" Type="http://schemas.openxmlformats.org/officeDocument/2006/relationships/numbering" Target="numbering.xml"/><Relationship Id="rId16" Type="http://schemas.openxmlformats.org/officeDocument/2006/relationships/hyperlink" Target="https://bugguide.net/node/view/1173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hyperlink" Target="https://bugguide.net/node/view/787796" TargetMode="External"/><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B38AF6-1E2E-41E2-B2AB-BC879A330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87</TotalTime>
  <Pages>39</Pages>
  <Words>21902</Words>
  <Characters>124847</Characters>
  <Application>Microsoft Office Word</Application>
  <DocSecurity>0</DocSecurity>
  <Lines>1040</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27</cp:revision>
  <dcterms:created xsi:type="dcterms:W3CDTF">2018-09-11T20:19:00Z</dcterms:created>
  <dcterms:modified xsi:type="dcterms:W3CDTF">2018-10-03T15:26:00Z</dcterms:modified>
</cp:coreProperties>
</file>